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07DC5DC" w14:textId="77777777" w:rsidR="00D43114" w:rsidRPr="000D487F" w:rsidRDefault="00405B13" w:rsidP="00D43114">
      <w:commentRangeStart w:id="0"/>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43114" w:rsidRPr="00D43114">
        <w:t>"Sistema Informático para la Gestión del Cálculo del Transporte de Sedimentos en Costas Sur-Orientales"</w:t>
      </w:r>
      <w:commentRangeEnd w:id="0"/>
      <w:r w:rsidR="00D43114">
        <w:rPr>
          <w:rStyle w:val="Refdecomentario"/>
        </w:rPr>
        <w:commentReference w:id="0"/>
      </w:r>
    </w:p>
    <w:p w14:paraId="01A8427D" w14:textId="241C7D36" w:rsidR="00405B13" w:rsidRPr="006E2D14" w:rsidRDefault="00405B13" w:rsidP="00D43114"/>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3F453691"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Dr.</w:t>
      </w:r>
      <w:r w:rsidR="00A037B1">
        <w:rPr>
          <w:color w:val="auto"/>
        </w:rPr>
        <w:t>C</w:t>
      </w:r>
      <w:r w:rsidRPr="00665892">
        <w:rPr>
          <w:color w:val="auto"/>
        </w:rPr>
        <w:t xml:space="preserve"> Dionis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49574B" w:rsidRDefault="00084212" w:rsidP="003A44D8">
          <w:pPr>
            <w:pStyle w:val="TtuloTDC"/>
            <w:jc w:val="center"/>
            <w:rPr>
              <w:rStyle w:val="Ttulo1Car"/>
              <w:color w:val="1D1B11" w:themeColor="background2" w:themeShade="1A"/>
              <w:lang w:eastAsia="en-US"/>
            </w:rPr>
          </w:pPr>
          <w:r w:rsidRPr="0049574B">
            <w:rPr>
              <w:rStyle w:val="Ttulo1Car"/>
              <w:color w:val="1D1B11" w:themeColor="background2" w:themeShade="1A"/>
            </w:rPr>
            <w:t>Índice</w:t>
          </w:r>
        </w:p>
        <w:p w14:paraId="4E684210" w14:textId="6E6821E7" w:rsidR="00CC18BA" w:rsidRPr="00CC18BA" w:rsidRDefault="00084212">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r>
            <w:fldChar w:fldCharType="begin"/>
          </w:r>
          <w:r>
            <w:instrText xml:space="preserve"> TOC \o "1-3" \h \z \u </w:instrText>
          </w:r>
          <w:r>
            <w:fldChar w:fldCharType="separate"/>
          </w:r>
          <w:hyperlink w:anchor="_Toc176513906" w:history="1">
            <w:r w:rsidR="00CC18BA" w:rsidRPr="00CC18BA">
              <w:rPr>
                <w:rStyle w:val="Hipervnculo"/>
                <w:noProof/>
                <w:sz w:val="24"/>
                <w:szCs w:val="24"/>
              </w:rPr>
              <w:t>Resume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5</w:t>
            </w:r>
            <w:r w:rsidR="00CC18BA" w:rsidRPr="00CC18BA">
              <w:rPr>
                <w:noProof/>
                <w:webHidden/>
                <w:sz w:val="24"/>
                <w:szCs w:val="24"/>
              </w:rPr>
              <w:fldChar w:fldCharType="end"/>
            </w:r>
          </w:hyperlink>
        </w:p>
        <w:p w14:paraId="10BB2F9D" w14:textId="7115E516" w:rsidR="00CC18BA" w:rsidRPr="00CC18BA" w:rsidRDefault="00DC354B">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7" w:history="1">
            <w:r w:rsidR="00CC18BA" w:rsidRPr="00CC18BA">
              <w:rPr>
                <w:rStyle w:val="Hipervnculo"/>
                <w:noProof/>
                <w:sz w:val="24"/>
                <w:szCs w:val="24"/>
              </w:rPr>
              <w:t>Introducc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6</w:t>
            </w:r>
            <w:r w:rsidR="00CC18BA" w:rsidRPr="00CC18BA">
              <w:rPr>
                <w:noProof/>
                <w:webHidden/>
                <w:sz w:val="24"/>
                <w:szCs w:val="24"/>
              </w:rPr>
              <w:fldChar w:fldCharType="end"/>
            </w:r>
          </w:hyperlink>
        </w:p>
        <w:p w14:paraId="781E5EAB" w14:textId="7509A02D" w:rsidR="00CC18BA" w:rsidRPr="00CC18BA" w:rsidRDefault="00DC354B">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8" w:history="1">
            <w:r w:rsidR="00CC18BA" w:rsidRPr="00CC18BA">
              <w:rPr>
                <w:rStyle w:val="Hipervnculo"/>
                <w:noProof/>
                <w:sz w:val="24"/>
                <w:szCs w:val="24"/>
              </w:rPr>
              <w:t>Capítulo 1 Marco Teórico Conceptual</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8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4022AEA5" w14:textId="1E4090F4" w:rsidR="00CC18BA" w:rsidRPr="00CC18BA" w:rsidRDefault="00DC354B">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9" w:history="1">
            <w:r w:rsidR="00CC18BA" w:rsidRPr="00CC18BA">
              <w:rPr>
                <w:rStyle w:val="Hipervnculo"/>
                <w:noProof/>
                <w:sz w:val="24"/>
                <w:szCs w:val="24"/>
              </w:rPr>
              <w:t>1.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Estado del Art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9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0D92D8C5" w14:textId="3BC6F3B4" w:rsidR="00CC18BA" w:rsidRPr="00CC18BA" w:rsidRDefault="00DC354B">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0" w:history="1">
            <w:r w:rsidR="00CC18BA" w:rsidRPr="00CC18BA">
              <w:rPr>
                <w:rStyle w:val="Hipervnculo"/>
                <w:noProof/>
              </w:rPr>
              <w:t>Ámbito Inter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0 \h </w:instrText>
            </w:r>
            <w:r w:rsidR="00CC18BA" w:rsidRPr="00CC18BA">
              <w:rPr>
                <w:noProof/>
                <w:webHidden/>
              </w:rPr>
            </w:r>
            <w:r w:rsidR="00CC18BA" w:rsidRPr="00CC18BA">
              <w:rPr>
                <w:noProof/>
                <w:webHidden/>
              </w:rPr>
              <w:fldChar w:fldCharType="separate"/>
            </w:r>
            <w:r w:rsidR="00CC18BA" w:rsidRPr="00CC18BA">
              <w:rPr>
                <w:noProof/>
                <w:webHidden/>
              </w:rPr>
              <w:t>8</w:t>
            </w:r>
            <w:r w:rsidR="00CC18BA" w:rsidRPr="00CC18BA">
              <w:rPr>
                <w:noProof/>
                <w:webHidden/>
              </w:rPr>
              <w:fldChar w:fldCharType="end"/>
            </w:r>
          </w:hyperlink>
        </w:p>
        <w:p w14:paraId="5592B576" w14:textId="5FD6F855" w:rsidR="00CC18BA" w:rsidRPr="00CC18BA" w:rsidRDefault="00DC354B">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1" w:history="1">
            <w:r w:rsidR="00CC18BA" w:rsidRPr="00CC18BA">
              <w:rPr>
                <w:rStyle w:val="Hipervnculo"/>
                <w:noProof/>
              </w:rPr>
              <w:t>1.2.2  Ámbito 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1 \h </w:instrText>
            </w:r>
            <w:r w:rsidR="00CC18BA" w:rsidRPr="00CC18BA">
              <w:rPr>
                <w:noProof/>
                <w:webHidden/>
              </w:rPr>
            </w:r>
            <w:r w:rsidR="00CC18BA" w:rsidRPr="00CC18BA">
              <w:rPr>
                <w:noProof/>
                <w:webHidden/>
              </w:rPr>
              <w:fldChar w:fldCharType="separate"/>
            </w:r>
            <w:r w:rsidR="00CC18BA" w:rsidRPr="00CC18BA">
              <w:rPr>
                <w:noProof/>
                <w:webHidden/>
              </w:rPr>
              <w:t>10</w:t>
            </w:r>
            <w:r w:rsidR="00CC18BA" w:rsidRPr="00CC18BA">
              <w:rPr>
                <w:noProof/>
                <w:webHidden/>
              </w:rPr>
              <w:fldChar w:fldCharType="end"/>
            </w:r>
          </w:hyperlink>
        </w:p>
        <w:p w14:paraId="78485D09" w14:textId="1212FCA6" w:rsidR="00CC18BA" w:rsidRPr="00CC18BA" w:rsidRDefault="00DC354B">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2" w:history="1">
            <w:r w:rsidR="00CC18BA" w:rsidRPr="00CC18BA">
              <w:rPr>
                <w:rStyle w:val="Hipervnculo"/>
                <w:noProof/>
                <w:sz w:val="24"/>
                <w:szCs w:val="24"/>
              </w:rPr>
              <w:t>1.2</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0B261510" w14:textId="55C5F61B" w:rsidR="00CC18BA" w:rsidRPr="00CC18BA" w:rsidRDefault="00DC354B">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3" w:history="1">
            <w:r w:rsidR="00CC18BA" w:rsidRPr="00CC18BA">
              <w:rPr>
                <w:rStyle w:val="Hipervnculo"/>
                <w:noProof/>
                <w:sz w:val="24"/>
                <w:szCs w:val="24"/>
              </w:rPr>
              <w:t>1.3</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istema de 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4F02C4C7" w14:textId="6D1ED1D7" w:rsidR="00CC18BA" w:rsidRPr="00CC18BA" w:rsidRDefault="00DC354B">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4" w:history="1">
            <w:r w:rsidR="00CC18BA" w:rsidRPr="00CC18BA">
              <w:rPr>
                <w:rStyle w:val="Hipervnculo"/>
                <w:noProof/>
                <w:sz w:val="24"/>
                <w:szCs w:val="24"/>
              </w:rPr>
              <w:t>1.4</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ervicios Web</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3843E873" w14:textId="0CBDA055" w:rsidR="00CC18BA" w:rsidRPr="00CC18BA" w:rsidRDefault="00DC354B">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5" w:history="1">
            <w:r w:rsidR="00CC18BA" w:rsidRPr="00CC18BA">
              <w:rPr>
                <w:rStyle w:val="Hipervnculo"/>
                <w:noProof/>
                <w:sz w:val="24"/>
                <w:szCs w:val="24"/>
              </w:rPr>
              <w:t>1.5</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de Microservic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20395BAC" w14:textId="162A1287" w:rsidR="00CC18BA" w:rsidRPr="00CC18BA" w:rsidRDefault="00DC354B">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6" w:history="1">
            <w:r w:rsidR="00CC18BA" w:rsidRPr="00CC18BA">
              <w:rPr>
                <w:rStyle w:val="Hipervnculo"/>
                <w:noProof/>
                <w:sz w:val="24"/>
                <w:szCs w:val="24"/>
              </w:rPr>
              <w:t>1.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Pruebas de Softwar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537E8B6F" w14:textId="00627758" w:rsidR="00CC18BA" w:rsidRPr="00CC18BA" w:rsidRDefault="00DC354B">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7" w:history="1">
            <w:r w:rsidR="00CC18BA" w:rsidRPr="00CC18BA">
              <w:rPr>
                <w:rStyle w:val="Hipervnculo"/>
                <w:noProof/>
                <w:sz w:val="24"/>
                <w:szCs w:val="24"/>
              </w:rPr>
              <w:t>1.7</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erramientas y tecnologías utilizadas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38B7F2C6" w14:textId="30E159DB" w:rsidR="00CC18BA" w:rsidRPr="00CC18BA" w:rsidRDefault="00DC354B">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8" w:history="1">
            <w:r w:rsidR="00CC18BA" w:rsidRPr="00CC18BA">
              <w:rPr>
                <w:rStyle w:val="Hipervnculo"/>
                <w:noProof/>
              </w:rPr>
              <w:t>1.7.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Studio Code</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8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03E95A6B" w14:textId="4B723157" w:rsidR="00CC18BA" w:rsidRPr="00CC18BA" w:rsidRDefault="00DC354B">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9" w:history="1">
            <w:r w:rsidR="00CC18BA" w:rsidRPr="00CC18BA">
              <w:rPr>
                <w:rStyle w:val="Hipervnculo"/>
                <w:noProof/>
              </w:rPr>
              <w:t>1.7.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Paradigm</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9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2A3E6F19" w14:textId="65683D82" w:rsidR="00CC18BA" w:rsidRPr="00CC18BA" w:rsidRDefault="00DC354B">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0" w:history="1">
            <w:r w:rsidR="00CC18BA" w:rsidRPr="00CC18BA">
              <w:rPr>
                <w:rStyle w:val="Hipervnculo"/>
                <w:noProof/>
              </w:rPr>
              <w:t>1.7.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Gi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0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3838DCB6" w14:textId="4936AF63" w:rsidR="00CC18BA" w:rsidRPr="00CC18BA" w:rsidRDefault="00DC354B">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1" w:history="1">
            <w:r w:rsidR="00CC18BA" w:rsidRPr="00CC18BA">
              <w:rPr>
                <w:rStyle w:val="Hipervnculo"/>
                <w:noProof/>
              </w:rPr>
              <w:t>1.7.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Postman</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1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787808A8" w14:textId="4EBF6A6A" w:rsidR="00CC18BA" w:rsidRPr="00CC18BA" w:rsidRDefault="00DC354B">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2" w:history="1">
            <w:r w:rsidR="00CC18BA" w:rsidRPr="00CC18BA">
              <w:rPr>
                <w:rStyle w:val="Hipervnculo"/>
                <w:noProof/>
              </w:rPr>
              <w:t>1.7.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Compa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2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2FF10D5E" w14:textId="4140059F" w:rsidR="00CC18BA" w:rsidRPr="00CC18BA" w:rsidRDefault="00DC354B">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3" w:history="1">
            <w:r w:rsidR="00CC18BA" w:rsidRPr="00CC18BA">
              <w:rPr>
                <w:rStyle w:val="Hipervnculo"/>
                <w:noProof/>
              </w:rPr>
              <w:t>1.7.6</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Node .J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3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4D9A9E33" w14:textId="37CDE1BB" w:rsidR="00CC18BA" w:rsidRPr="00CC18BA" w:rsidRDefault="00DC354B">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24" w:history="1">
            <w:r w:rsidR="00CC18BA" w:rsidRPr="00CC18BA">
              <w:rPr>
                <w:rStyle w:val="Hipervnculo"/>
                <w:noProof/>
                <w:sz w:val="24"/>
                <w:szCs w:val="24"/>
              </w:rPr>
              <w:t>1.8</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Lenguajes a emplear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2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3</w:t>
            </w:r>
            <w:r w:rsidR="00CC18BA" w:rsidRPr="00CC18BA">
              <w:rPr>
                <w:noProof/>
                <w:webHidden/>
                <w:sz w:val="24"/>
                <w:szCs w:val="24"/>
              </w:rPr>
              <w:fldChar w:fldCharType="end"/>
            </w:r>
          </w:hyperlink>
        </w:p>
        <w:p w14:paraId="3FB3D635" w14:textId="0D63886D" w:rsidR="00CC18BA" w:rsidRPr="00CC18BA" w:rsidRDefault="00DC354B">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5" w:history="1">
            <w:r w:rsidR="00CC18BA" w:rsidRPr="00CC18BA">
              <w:rPr>
                <w:rStyle w:val="Hipervnculo"/>
                <w:noProof/>
              </w:rPr>
              <w:t>1.8.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ac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5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12D7443" w14:textId="159A4FC3" w:rsidR="00CC18BA" w:rsidRPr="00CC18BA" w:rsidRDefault="00DC354B">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6" w:history="1">
            <w:r w:rsidR="00CC18BA" w:rsidRPr="00CC18BA">
              <w:rPr>
                <w:rStyle w:val="Hipervnculo"/>
                <w:noProof/>
              </w:rPr>
              <w:t>1.8.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HTM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6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7D21357" w14:textId="73F1EADB" w:rsidR="00CC18BA" w:rsidRPr="00CC18BA" w:rsidRDefault="00DC354B">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7" w:history="1">
            <w:r w:rsidR="00CC18BA" w:rsidRPr="00CC18BA">
              <w:rPr>
                <w:rStyle w:val="Hipervnculo"/>
                <w:noProof/>
              </w:rPr>
              <w:t>1.8.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C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7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513CEB1D" w14:textId="7FA61A07" w:rsidR="00CC18BA" w:rsidRPr="00CC18BA" w:rsidRDefault="00DC354B">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8" w:history="1">
            <w:r w:rsidR="00CC18BA" w:rsidRPr="00CC18BA">
              <w:rPr>
                <w:rStyle w:val="Hipervnculo"/>
                <w:noProof/>
              </w:rPr>
              <w:t>1.8.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Javascrip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8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291490C7" w14:textId="7CEF94E8" w:rsidR="00CC18BA" w:rsidRPr="00CC18BA" w:rsidRDefault="00DC354B">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9" w:history="1">
            <w:r w:rsidR="00CC18BA" w:rsidRPr="00CC18BA">
              <w:rPr>
                <w:rStyle w:val="Hipervnculo"/>
                <w:noProof/>
              </w:rPr>
              <w:t>1.8.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DB</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9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1502E296" w14:textId="7AC6D7F0" w:rsidR="00CC18BA" w:rsidRPr="00CC18BA" w:rsidRDefault="00DC354B">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0" w:history="1">
            <w:r w:rsidR="00CC18BA" w:rsidRPr="00CC18BA">
              <w:rPr>
                <w:rStyle w:val="Hipervnculo"/>
                <w:noProof/>
                <w:sz w:val="24"/>
                <w:szCs w:val="24"/>
              </w:rPr>
              <w:t>1.9</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Cliente-Servidor</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0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2ABB4220" w14:textId="3768A5B5" w:rsidR="00CC18BA" w:rsidRPr="00CC18BA" w:rsidRDefault="00DC354B">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1" w:history="1">
            <w:r w:rsidR="00CC18BA" w:rsidRPr="00CC18BA">
              <w:rPr>
                <w:rStyle w:val="Hipervnculo"/>
                <w:noProof/>
                <w:sz w:val="24"/>
                <w:szCs w:val="24"/>
              </w:rPr>
              <w:t>1.10</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Metodologías de Desarrollo Programación Extrema (XP)</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1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6CE490DA" w14:textId="557D72B2" w:rsidR="00CC18BA" w:rsidRPr="00CC18BA" w:rsidRDefault="00DC354B">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2" w:history="1">
            <w:r w:rsidR="00CC18BA" w:rsidRPr="00CC18BA">
              <w:rPr>
                <w:rStyle w:val="Hipervnculo"/>
                <w:noProof/>
                <w:sz w:val="24"/>
                <w:szCs w:val="24"/>
              </w:rPr>
              <w:t>Capítulo 2. Planificación y Diseño</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1795E320" w14:textId="34A4E881" w:rsidR="00CC18BA" w:rsidRPr="00CC18BA" w:rsidRDefault="00DC354B">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3" w:history="1">
            <w:r w:rsidR="00CC18BA" w:rsidRPr="00CC18BA">
              <w:rPr>
                <w:rStyle w:val="Hipervnculo"/>
                <w:noProof/>
                <w:sz w:val="24"/>
                <w:szCs w:val="24"/>
              </w:rPr>
              <w:t>2.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Descripción del proceso de cálculo del transporte de sediment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6C36F3B3" w14:textId="633D6956" w:rsidR="00CC18BA" w:rsidRPr="00CC18BA" w:rsidRDefault="00DC354B">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4" w:history="1">
            <w:r w:rsidR="00CC18BA" w:rsidRPr="00CC18BA">
              <w:rPr>
                <w:rStyle w:val="Hipervnculo"/>
                <w:noProof/>
                <w:sz w:val="24"/>
                <w:szCs w:val="24"/>
              </w:rPr>
              <w:t>2.1: Actor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13301942" w14:textId="08A06D85" w:rsidR="00CC18BA" w:rsidRPr="00CC18BA" w:rsidRDefault="00DC354B">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5" w:history="1">
            <w:r w:rsidR="00CC18BA" w:rsidRPr="00CC18BA">
              <w:rPr>
                <w:rStyle w:val="Hipervnculo"/>
                <w:bCs/>
                <w:noProof/>
                <w:sz w:val="24"/>
                <w:szCs w:val="24"/>
              </w:rPr>
              <w:t>2.2: Funcionalidad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3745BCF0" w14:textId="26DB1896" w:rsidR="00CC18BA" w:rsidRPr="00CC18BA" w:rsidRDefault="00DC354B">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2" w:history="1">
            <w:r w:rsidR="00CC18BA" w:rsidRPr="00CC18BA">
              <w:rPr>
                <w:rStyle w:val="Hipervnculo"/>
                <w:bCs/>
                <w:noProof/>
              </w:rPr>
              <w:t>2.5.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bCs/>
                <w:noProof/>
              </w:rPr>
              <w:t>Requisitos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2 \h </w:instrText>
            </w:r>
            <w:r w:rsidR="00CC18BA" w:rsidRPr="00CC18BA">
              <w:rPr>
                <w:noProof/>
                <w:webHidden/>
              </w:rPr>
            </w:r>
            <w:r w:rsidR="00CC18BA" w:rsidRPr="00CC18BA">
              <w:rPr>
                <w:noProof/>
                <w:webHidden/>
              </w:rPr>
              <w:fldChar w:fldCharType="separate"/>
            </w:r>
            <w:r w:rsidR="00CC18BA" w:rsidRPr="00CC18BA">
              <w:rPr>
                <w:noProof/>
                <w:webHidden/>
              </w:rPr>
              <w:t>18</w:t>
            </w:r>
            <w:r w:rsidR="00CC18BA" w:rsidRPr="00CC18BA">
              <w:rPr>
                <w:noProof/>
                <w:webHidden/>
              </w:rPr>
              <w:fldChar w:fldCharType="end"/>
            </w:r>
          </w:hyperlink>
        </w:p>
        <w:p w14:paraId="096E135D" w14:textId="539DF052" w:rsidR="00CC18BA" w:rsidRPr="00CC18BA" w:rsidRDefault="00DC354B">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3" w:history="1">
            <w:r w:rsidR="00CC18BA" w:rsidRPr="00CC18BA">
              <w:rPr>
                <w:rStyle w:val="Hipervnculo"/>
                <w:noProof/>
              </w:rPr>
              <w:t>2.5.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quisitos No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3 \h </w:instrText>
            </w:r>
            <w:r w:rsidR="00CC18BA" w:rsidRPr="00CC18BA">
              <w:rPr>
                <w:noProof/>
                <w:webHidden/>
              </w:rPr>
            </w:r>
            <w:r w:rsidR="00CC18BA" w:rsidRPr="00CC18BA">
              <w:rPr>
                <w:noProof/>
                <w:webHidden/>
              </w:rPr>
              <w:fldChar w:fldCharType="separate"/>
            </w:r>
            <w:r w:rsidR="00CC18BA" w:rsidRPr="00CC18BA">
              <w:rPr>
                <w:noProof/>
                <w:webHidden/>
              </w:rPr>
              <w:t>19</w:t>
            </w:r>
            <w:r w:rsidR="00CC18BA" w:rsidRPr="00CC18BA">
              <w:rPr>
                <w:noProof/>
                <w:webHidden/>
              </w:rPr>
              <w:fldChar w:fldCharType="end"/>
            </w:r>
          </w:hyperlink>
        </w:p>
        <w:p w14:paraId="5EE997E5" w14:textId="75619169" w:rsidR="00CC18BA" w:rsidRPr="00CC18BA" w:rsidRDefault="00DC354B">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44" w:history="1">
            <w:r w:rsidR="00CC18BA" w:rsidRPr="00CC18BA">
              <w:rPr>
                <w:rStyle w:val="Hipervnculo"/>
                <w:noProof/>
                <w:sz w:val="24"/>
                <w:szCs w:val="24"/>
              </w:rPr>
              <w:t>2.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istorias de Usuar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9</w:t>
            </w:r>
            <w:r w:rsidR="00CC18BA" w:rsidRPr="00CC18BA">
              <w:rPr>
                <w:noProof/>
                <w:webHidden/>
                <w:sz w:val="24"/>
                <w:szCs w:val="24"/>
              </w:rPr>
              <w:fldChar w:fldCharType="end"/>
            </w:r>
          </w:hyperlink>
        </w:p>
        <w:p w14:paraId="42752679" w14:textId="31CDD5E7" w:rsidR="00CC18BA" w:rsidRDefault="00DC354B">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76513945" w:history="1">
            <w:r w:rsidR="00CC18BA" w:rsidRPr="00CC18BA">
              <w:rPr>
                <w:rStyle w:val="Hipervnculo"/>
                <w:noProof/>
                <w:sz w:val="24"/>
                <w:szCs w:val="24"/>
              </w:rPr>
              <w:t>Referencias Bibliográfica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25</w:t>
            </w:r>
            <w:r w:rsidR="00CC18BA" w:rsidRPr="00CC18BA">
              <w:rPr>
                <w:noProof/>
                <w:webHidden/>
                <w:sz w:val="24"/>
                <w:szCs w:val="24"/>
              </w:rPr>
              <w:fldChar w:fldCharType="end"/>
            </w:r>
          </w:hyperlink>
        </w:p>
        <w:p w14:paraId="7310494C" w14:textId="2351DA95" w:rsidR="00084212" w:rsidRDefault="00084212" w:rsidP="00DE3FF8">
          <w:r>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1" w:name="_Toc176513906"/>
      <w:r>
        <w:lastRenderedPageBreak/>
        <w:t>Resumen</w:t>
      </w:r>
      <w:bookmarkEnd w:id="1"/>
    </w:p>
    <w:p w14:paraId="5D9A0F4B" w14:textId="77777777" w:rsidR="00D43114" w:rsidRPr="00D43114" w:rsidRDefault="00D43114" w:rsidP="00D43114">
      <w:commentRangeStart w:id="2"/>
      <w:r w:rsidRPr="00D43114">
        <w:t xml:space="preserve">Las costas sur-orientales de Cuba son recursos valiosos para el desarrollo económico y ecológico. Estas zonas costeras albergan ecosistemas diversos, importantes para la biodiversidad y el turismo, además de ser fundamentales para la economía local, incluyendo la pesca y actividades marítimas. Sin embargo, el aumento del nivel del mar y otros efectos del cambio climático están provocando un deterioro progresivo de estas áreas, afectando tanto el medio ambiente como las comunidades que dependen de ellas. </w:t>
      </w:r>
    </w:p>
    <w:p w14:paraId="76E0AA82" w14:textId="04EB06A8" w:rsidR="00D43114" w:rsidRPr="00D43114" w:rsidRDefault="00D43114" w:rsidP="00D43114">
      <w:r w:rsidRPr="00D43114">
        <w:t>Este trabajo propone el desarrollo de un sistema de gestión que facilite la recopilación y análisis de datos sobre las costas sur-orientales, ayudando a las autoridades en la toma de decisiones para la protección y conservación de las mismas. El sistema se desarrollará utilizando la metodología XP (Programación Extrema) y herramientas como React para el frontend, MongoDB como base de datos y Visual Studio Code como entorno de desarrollo.</w:t>
      </w:r>
      <w:commentRangeEnd w:id="2"/>
      <w:r w:rsidR="004111F7">
        <w:rPr>
          <w:rStyle w:val="Refdecomentario"/>
        </w:rPr>
        <w:commentReference w:id="2"/>
      </w:r>
    </w:p>
    <w:p w14:paraId="23FA3749" w14:textId="632E2481" w:rsidR="00D43114" w:rsidRDefault="00D43114" w:rsidP="00D43114">
      <w:r w:rsidRPr="00D43114">
        <w:rPr>
          <w:b/>
          <w:bCs/>
        </w:rPr>
        <w:t>Palabras claves:</w:t>
      </w:r>
      <w:r w:rsidRPr="00D43114">
        <w:t xml:space="preserve"> costas sur-orientales, cambio climático, sistema de gestión.</w:t>
      </w:r>
    </w:p>
    <w:p w14:paraId="7C3B5E59" w14:textId="3D77BCD0" w:rsidR="00D43114" w:rsidRPr="00D43114" w:rsidRDefault="00D43114" w:rsidP="00D43114">
      <w:pPr>
        <w:pStyle w:val="HTMLconformatoprevio"/>
        <w:jc w:val="center"/>
        <w:rPr>
          <w:rFonts w:ascii="Arial Black" w:hAnsi="Arial Black" w:cs="Arial"/>
          <w:b/>
          <w:bCs/>
          <w:sz w:val="32"/>
          <w:szCs w:val="32"/>
        </w:rPr>
      </w:pPr>
      <w:r w:rsidRPr="00D43114">
        <w:rPr>
          <w:rStyle w:val="y2iqfc"/>
          <w:rFonts w:ascii="Arial Black" w:hAnsi="Arial Black" w:cs="Arial"/>
          <w:b/>
          <w:bCs/>
          <w:sz w:val="32"/>
          <w:szCs w:val="32"/>
          <w:lang w:val="en"/>
        </w:rPr>
        <w:t>Summary</w:t>
      </w:r>
    </w:p>
    <w:p w14:paraId="3314E05C" w14:textId="5A9E2968" w:rsidR="00D43114" w:rsidRPr="00D43114" w:rsidRDefault="00D43114" w:rsidP="00D431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shd w:val="clear" w:color="auto" w:fill="auto"/>
          <w:lang w:val="en" w:eastAsia="es-CU"/>
        </w:rPr>
      </w:pPr>
      <w:r w:rsidRPr="00D43114">
        <w:rPr>
          <w:rFonts w:eastAsia="Times New Roman"/>
          <w:shd w:val="clear" w:color="auto" w:fill="auto"/>
          <w:lang w:val="en" w:eastAsia="es-CU"/>
        </w:rPr>
        <w:t xml:space="preserve">The southeastern coasts of Cuba are valuable resources for economic and ecological development. These coastal areas are home to diverse ecosystems, important for biodiversity and tourism, as well as being fundamental for the local economy, including fishing and maritime activities. However, rising sea levels and other effects of climate change are causing a progressive deterioration of these areas, affecting both the environment and the communities that depend on them. </w:t>
      </w:r>
    </w:p>
    <w:p w14:paraId="00A76E1A" w14:textId="77777777" w:rsidR="00D43114" w:rsidRPr="00D43114" w:rsidRDefault="00D43114" w:rsidP="00D431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shd w:val="clear" w:color="auto" w:fill="auto"/>
          <w:lang w:val="en" w:eastAsia="es-CU"/>
        </w:rPr>
      </w:pPr>
    </w:p>
    <w:p w14:paraId="42F00762" w14:textId="77777777" w:rsidR="00D43114" w:rsidRPr="00D43114" w:rsidRDefault="00D43114" w:rsidP="00D431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shd w:val="clear" w:color="auto" w:fill="auto"/>
          <w:lang w:val="en" w:eastAsia="es-CU"/>
        </w:rPr>
      </w:pPr>
      <w:r w:rsidRPr="00D43114">
        <w:rPr>
          <w:rFonts w:eastAsia="Times New Roman"/>
          <w:shd w:val="clear" w:color="auto" w:fill="auto"/>
          <w:lang w:val="en" w:eastAsia="es-CU"/>
        </w:rPr>
        <w:t xml:space="preserve">This work proposes the development of a management system that facilitates the collection and analysis of data on the southeastern coasts, helping authorities in decision-making for their protection and conservation. The system will be developed using the XP (Extreme Programming) methodology and tools such as React for the frontend, MongoDB as a database and Visual Studio Code as a development environment. </w:t>
      </w:r>
    </w:p>
    <w:p w14:paraId="0D580BE7" w14:textId="77777777" w:rsidR="00D43114" w:rsidRPr="00D43114" w:rsidRDefault="00D43114" w:rsidP="00D431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shd w:val="clear" w:color="auto" w:fill="auto"/>
          <w:lang w:val="en" w:eastAsia="es-CU"/>
        </w:rPr>
      </w:pPr>
    </w:p>
    <w:p w14:paraId="05CD5378" w14:textId="77777777" w:rsidR="00D43114" w:rsidRPr="00D43114" w:rsidRDefault="00D43114" w:rsidP="00D431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shd w:val="clear" w:color="auto" w:fill="auto"/>
          <w:lang w:val="en-US" w:eastAsia="es-CU"/>
        </w:rPr>
      </w:pPr>
      <w:r w:rsidRPr="00D43114">
        <w:rPr>
          <w:rFonts w:eastAsia="Times New Roman"/>
          <w:b/>
          <w:bCs/>
          <w:shd w:val="clear" w:color="auto" w:fill="auto"/>
          <w:lang w:val="en" w:eastAsia="es-CU"/>
        </w:rPr>
        <w:t>Keywords</w:t>
      </w:r>
      <w:r w:rsidRPr="00D43114">
        <w:rPr>
          <w:rFonts w:eastAsia="Times New Roman"/>
          <w:shd w:val="clear" w:color="auto" w:fill="auto"/>
          <w:lang w:val="en" w:eastAsia="es-CU"/>
        </w:rPr>
        <w:t>: southeastern coasts, climate change, management system.</w:t>
      </w:r>
    </w:p>
    <w:p w14:paraId="5C6571EE" w14:textId="77777777" w:rsidR="00D43114" w:rsidRPr="00D43114" w:rsidRDefault="00D43114" w:rsidP="00D43114">
      <w:pPr>
        <w:rPr>
          <w:lang w:val="en-US"/>
        </w:rPr>
      </w:pPr>
    </w:p>
    <w:p w14:paraId="0033901E" w14:textId="77777777" w:rsidR="00405B13" w:rsidRPr="00D43114" w:rsidRDefault="00405B13" w:rsidP="00DE3FF8">
      <w:pPr>
        <w:rPr>
          <w:lang w:val="en-US"/>
        </w:rPr>
      </w:pPr>
    </w:p>
    <w:p w14:paraId="552C8DEA" w14:textId="77777777" w:rsidR="00405B13" w:rsidRPr="00D43114" w:rsidRDefault="00405B13" w:rsidP="00DE3FF8">
      <w:pPr>
        <w:rPr>
          <w:lang w:val="en-US"/>
        </w:rPr>
      </w:pPr>
      <w:r w:rsidRPr="00D43114">
        <w:rPr>
          <w:lang w:val="en-US"/>
        </w:rPr>
        <w:br w:type="page"/>
      </w:r>
    </w:p>
    <w:p w14:paraId="294D1AA2" w14:textId="77777777" w:rsidR="00405B13" w:rsidRPr="000D487F" w:rsidRDefault="00405B13" w:rsidP="00F57431">
      <w:pPr>
        <w:pStyle w:val="Ttulo1"/>
        <w:jc w:val="center"/>
      </w:pPr>
      <w:bookmarkStart w:id="3" w:name="_Toc176513907"/>
      <w:r w:rsidRPr="000D487F">
        <w:lastRenderedPageBreak/>
        <w:t>Introducción</w:t>
      </w:r>
      <w:bookmarkEnd w:id="3"/>
    </w:p>
    <w:p w14:paraId="3C47AD09" w14:textId="77777777" w:rsidR="004111F7" w:rsidRPr="00F42501" w:rsidRDefault="004111F7" w:rsidP="004111F7">
      <w:pPr>
        <w:pStyle w:val="NormalWeb"/>
        <w:rPr>
          <w:rFonts w:ascii="Arial" w:hAnsi="Arial" w:cs="Arial"/>
        </w:rPr>
      </w:pPr>
      <w:commentRangeStart w:id="4"/>
      <w:r w:rsidRPr="00F42501">
        <w:rPr>
          <w:rFonts w:ascii="Arial" w:hAnsi="Arial" w:cs="Arial"/>
        </w:rPr>
        <w:t xml:space="preserve">El cambio climático se ha convertido en una de las principales amenazas globales contemporáneas, con consecuencias devastadoras para los ecosistemas, la biodiversidad y las actividades humanas. Los fenómenos relacionados, como el aumento de la temperatura terrestre y la elevación del nivel del mar, son impulsados principalmente por actividades antrópicas, como la emisión de gases de efecto invernadero derivada del uso de combustibles fósiles, la gestión inadecuada de residuos y la explotación desmesurada de recursos naturales. </w:t>
      </w:r>
      <w:r w:rsidRPr="00F57431">
        <w:rPr>
          <w:rFonts w:ascii="Arial" w:hAnsi="Arial" w:cs="Arial"/>
        </w:rPr>
        <w:fldChar w:fldCharType="begin"/>
      </w:r>
      <w:r>
        <w:rPr>
          <w:rFonts w:ascii="Arial" w:hAnsi="Arial" w:cs="Arial"/>
        </w:rPr>
        <w:instrText xml:space="preserve"> ADDIN ZOTERO_ITEM CSL_CITATION {"citationID":"EIgDGjxw","properties":{"formattedCitation":"(Medina, s.\\uc0\\u160{}f.)","plainCitation":"(Medina, s. f.)","noteIndex":0},"citationItems":[{"id":"CyqMIT3o/zafVEqYR","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r w:rsidRPr="00F42501">
        <w:rPr>
          <w:rFonts w:ascii="Arial" w:hAnsi="Arial" w:cs="Arial"/>
        </w:rPr>
        <w:t xml:space="preserve"> Esta situación impacta especialmente a las costas sur-orientales de Cuba, una región que es clave para la biodiversidad del país y para sectores económicos esenciales, como el turismo y la pesca.</w:t>
      </w:r>
    </w:p>
    <w:p w14:paraId="5D372B08" w14:textId="6F3C4F08" w:rsidR="004111F7" w:rsidRPr="00FE69B2" w:rsidRDefault="004111F7" w:rsidP="004111F7">
      <w:pPr>
        <w:pStyle w:val="NormalWeb"/>
        <w:rPr>
          <w:rFonts w:ascii="Arial" w:hAnsi="Arial" w:cs="Arial"/>
          <w:spacing w:val="-5"/>
        </w:rPr>
      </w:pPr>
      <w:r w:rsidRPr="00F42501">
        <w:rPr>
          <w:rFonts w:ascii="Arial" w:hAnsi="Arial" w:cs="Arial"/>
        </w:rPr>
        <w:t>Las costas sur-orientales cubanas, que incluyen los litorales de provincias como Santiago de Cuba y Granma, se encuentran en un estado crítico debido a la erosión costera, un fenómeno exacerbado por el cambio climático. Aproximadamente el 85% de las playas cubanas presentan signos de erosión, con un retroceso promedio de la línea costera de 1.2 metros por año.</w:t>
      </w:r>
      <w:r w:rsidRPr="00F42501">
        <w:rPr>
          <w:rFonts w:ascii="Arial" w:hAnsi="Arial" w:cs="Arial"/>
          <w:bCs/>
        </w:rPr>
        <w:t xml:space="preserve"> </w:t>
      </w:r>
      <w:r w:rsidRPr="00F42501">
        <w:rPr>
          <w:rFonts w:ascii="Arial" w:hAnsi="Arial" w:cs="Arial"/>
          <w:bCs/>
        </w:rPr>
        <w:fldChar w:fldCharType="begin"/>
      </w:r>
      <w:r w:rsidRPr="00F42501">
        <w:rPr>
          <w:rFonts w:ascii="Arial" w:hAnsi="Arial" w:cs="Arial"/>
          <w:bCs/>
        </w:rPr>
        <w:instrText xml:space="preserve"> ADDIN ZOTERO_ITEM CSL_CITATION {"citationID":"ugDyVMEP","properties":{"formattedCitation":"({\\i{}Cubadebate}, s.\\uc0\\u160{}f.-a)","plainCitation":"(Cubadebate, s. f.-a)","noteIndex":0},"citationItems":[{"id":"CyqMIT3o/Fwq2hvnb","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42501">
        <w:rPr>
          <w:rFonts w:ascii="Arial" w:hAnsi="Arial" w:cs="Arial"/>
          <w:bCs/>
        </w:rPr>
        <w:fldChar w:fldCharType="separate"/>
      </w:r>
      <w:r w:rsidRPr="00F42501">
        <w:rPr>
          <w:rFonts w:ascii="Arial" w:hAnsi="Arial" w:cs="Arial"/>
        </w:rPr>
        <w:t>(</w:t>
      </w:r>
      <w:r w:rsidRPr="00F42501">
        <w:rPr>
          <w:rFonts w:ascii="Arial" w:hAnsi="Arial" w:cs="Arial"/>
          <w:i/>
          <w:iCs/>
        </w:rPr>
        <w:t>Cubadebate</w:t>
      </w:r>
      <w:r w:rsidRPr="00F42501">
        <w:rPr>
          <w:rFonts w:ascii="Arial" w:hAnsi="Arial" w:cs="Arial"/>
        </w:rPr>
        <w:t>, s. f.-a)</w:t>
      </w:r>
      <w:r w:rsidRPr="00F42501">
        <w:rPr>
          <w:rFonts w:ascii="Arial" w:hAnsi="Arial" w:cs="Arial"/>
          <w:bCs/>
        </w:rPr>
        <w:fldChar w:fldCharType="end"/>
      </w:r>
      <w:r w:rsidRPr="00F42501">
        <w:rPr>
          <w:rFonts w:ascii="Arial" w:hAnsi="Arial" w:cs="Arial"/>
        </w:rPr>
        <w:t xml:space="preserve"> Esta situación no solo amenaza la biodiversidad, sino también la infraestructura turística y urbana de las zonas costeras. En respuesta a esta problemática, el gobierno cubano implementó en 2017 la Tarea Vida, un plan de acción nacional para mitigar los efectos del cambio climático, que incluye medidas para la protección y restauración de ecosistemas costeros y arrecifes de coral.</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CyqMIT3o/TMwaOR3a","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Pr>
          <w:rFonts w:ascii="Arial" w:hAnsi="Arial" w:cs="Arial"/>
        </w:rPr>
        <w:fldChar w:fldCharType="separate"/>
      </w:r>
      <w:r w:rsidRPr="003A44D8">
        <w:rPr>
          <w:rFonts w:ascii="Arial" w:hAnsi="Arial" w:cs="Arial"/>
        </w:rPr>
        <w:t>(</w:t>
      </w:r>
      <w:r w:rsidRPr="003A44D8">
        <w:rPr>
          <w:rFonts w:ascii="Arial" w:hAnsi="Arial" w:cs="Arial"/>
          <w:i/>
          <w:iCs/>
        </w:rPr>
        <w:t>Nueva norma legal por la preservación de las costas cubanas - Juventud Rebelde - Diario de la juventud cubana</w:t>
      </w:r>
      <w:r w:rsidRPr="003A44D8">
        <w:rPr>
          <w:rFonts w:ascii="Arial" w:hAnsi="Arial" w:cs="Arial"/>
        </w:rPr>
        <w:t>, s. f.)</w:t>
      </w:r>
      <w:r>
        <w:rPr>
          <w:rFonts w:ascii="Arial" w:hAnsi="Arial" w:cs="Arial"/>
        </w:rPr>
        <w:fldChar w:fldCharType="end"/>
      </w:r>
    </w:p>
    <w:p w14:paraId="287AADB2" w14:textId="77777777" w:rsidR="004111F7" w:rsidRPr="00F42501" w:rsidRDefault="004111F7" w:rsidP="004111F7">
      <w:pPr>
        <w:pStyle w:val="NormalWeb"/>
        <w:rPr>
          <w:rFonts w:ascii="Arial" w:hAnsi="Arial" w:cs="Arial"/>
        </w:rPr>
      </w:pPr>
      <w:r w:rsidRPr="00F42501">
        <w:rPr>
          <w:rFonts w:ascii="Arial" w:hAnsi="Arial" w:cs="Arial"/>
        </w:rPr>
        <w:t xml:space="preserve">En este contexto, la empresa GEOCUBA, como parte del esfuerzo nacional por mitigar los efectos del cambio climático, realiza investigaciones sobre el transporte de sedimentos en las costas cubanas, utilizando metodologías tradicionales para el cálculo y monitoreo de la erosión costera. </w:t>
      </w:r>
      <w:r w:rsidRPr="00F42501">
        <w:rPr>
          <w:rFonts w:ascii="Arial" w:hAnsi="Arial" w:cs="Arial"/>
        </w:rPr>
        <w:fldChar w:fldCharType="begin"/>
      </w:r>
      <w:r w:rsidRPr="00F42501">
        <w:rPr>
          <w:rFonts w:ascii="Arial" w:hAnsi="Arial" w:cs="Arial"/>
        </w:rPr>
        <w:instrText xml:space="preserve"> ADDIN ZOTERO_ITEM CSL_CITATION {"citationID":"reXoxmDA","properties":{"formattedCitation":"({\\i{}GEOCUBA - EcuRed}, s.\\uc0\\u160{}f.)","plainCitation":"(GEOCUBA - EcuRed, s. f.)","noteIndex":0},"citationItems":[{"id":"CyqMIT3o/6GVdMdpb","uris":["http://zotero.org/users/13351438/items/D3E8U27R"],"itemData":{"id":69,"type":"webpage","title":"GEOCUBA - EcuRed","URL":"https://www.ecured.cu/GEOCUBA","accessed":{"date-parts":[["2024",1,9]]}}}],"schema":"https://github.com/citation-style-language/schema/raw/master/csl-citation.json"} </w:instrText>
      </w:r>
      <w:r w:rsidRPr="00F42501">
        <w:rPr>
          <w:rFonts w:ascii="Arial" w:hAnsi="Arial" w:cs="Arial"/>
        </w:rPr>
        <w:fldChar w:fldCharType="separate"/>
      </w:r>
      <w:r w:rsidRPr="00F42501">
        <w:rPr>
          <w:rFonts w:ascii="Arial" w:hAnsi="Arial" w:cs="Arial"/>
        </w:rPr>
        <w:t>(</w:t>
      </w:r>
      <w:r w:rsidRPr="00F42501">
        <w:rPr>
          <w:rFonts w:ascii="Arial" w:hAnsi="Arial" w:cs="Arial"/>
          <w:i/>
          <w:iCs/>
        </w:rPr>
        <w:t>GEOCUBA - EcuRed</w:t>
      </w:r>
      <w:r w:rsidRPr="00F42501">
        <w:rPr>
          <w:rFonts w:ascii="Arial" w:hAnsi="Arial" w:cs="Arial"/>
        </w:rPr>
        <w:t>, s. f.)</w:t>
      </w:r>
      <w:r w:rsidRPr="00F42501">
        <w:rPr>
          <w:rFonts w:ascii="Arial" w:hAnsi="Arial" w:cs="Arial"/>
        </w:rPr>
        <w:fldChar w:fldCharType="end"/>
      </w:r>
      <w:r w:rsidRPr="00F42501">
        <w:rPr>
          <w:rFonts w:ascii="Arial" w:hAnsi="Arial" w:cs="Arial"/>
        </w:rPr>
        <w:t xml:space="preserve">. Sin embargo, el proceso actual presenta deficiencias que afectan la precisión de los datos recolectados, tales como el uso de recursos físicos (hojas de entrada y salida) para el almacenamiento de la información y la lentitud en la consulta y procesamiento de los datos.  Los sistemas de control existentes pueden deteriorarse o ser modificados intencionalmente incurriendo en problemas de seguridad muy graves. A partir de la situación problémica descrita anteriormente, se identifica </w:t>
      </w:r>
      <w:commentRangeStart w:id="5"/>
      <w:r w:rsidRPr="00F42501">
        <w:rPr>
          <w:rFonts w:ascii="Arial" w:hAnsi="Arial" w:cs="Arial"/>
        </w:rPr>
        <w:t xml:space="preserve">como </w:t>
      </w:r>
      <w:commentRangeEnd w:id="4"/>
      <w:r>
        <w:rPr>
          <w:rStyle w:val="Refdecomentario"/>
          <w:rFonts w:ascii="Arial" w:eastAsiaTheme="minorHAnsi" w:hAnsi="Arial" w:cs="Arial"/>
          <w:lang w:eastAsia="en-US"/>
        </w:rPr>
        <w:commentReference w:id="4"/>
      </w:r>
      <w:r w:rsidRPr="00F42501">
        <w:rPr>
          <w:rFonts w:ascii="Arial" w:hAnsi="Arial" w:cs="Arial"/>
          <w:b/>
          <w:bCs/>
        </w:rPr>
        <w:t>problema de investigación:</w:t>
      </w:r>
      <w:r w:rsidRPr="00F42501">
        <w:rPr>
          <w:rFonts w:ascii="Arial" w:hAnsi="Arial" w:cs="Arial"/>
        </w:rPr>
        <w:t xml:space="preserve"> Insuficiente control en la gestión de la información </w:t>
      </w:r>
      <w:bookmarkStart w:id="6" w:name="_Hlk187433043"/>
      <w:r w:rsidRPr="00F42501">
        <w:rPr>
          <w:rFonts w:ascii="Arial" w:hAnsi="Arial" w:cs="Arial"/>
        </w:rPr>
        <w:t xml:space="preserve">referente al cálculo del transporte de sedimentos en las costas cubanas de la región sur-oriental atendidas por la empresa </w:t>
      </w:r>
      <w:r w:rsidRPr="00F42501">
        <w:rPr>
          <w:rFonts w:ascii="Arial" w:hAnsi="Arial" w:cs="Arial"/>
          <w:bCs/>
        </w:rPr>
        <w:t xml:space="preserve">GEOCUBA </w:t>
      </w:r>
      <w:commentRangeEnd w:id="5"/>
      <w:r>
        <w:rPr>
          <w:rStyle w:val="Refdecomentario"/>
          <w:rFonts w:ascii="Arial" w:eastAsiaTheme="minorHAnsi" w:hAnsi="Arial" w:cs="Arial"/>
          <w:lang w:eastAsia="en-US"/>
        </w:rPr>
        <w:commentReference w:id="5"/>
      </w:r>
    </w:p>
    <w:bookmarkEnd w:id="6"/>
    <w:p w14:paraId="05664CB3" w14:textId="77777777" w:rsidR="004111F7" w:rsidRPr="00F42501" w:rsidRDefault="004111F7" w:rsidP="004111F7">
      <w:pPr>
        <w:pStyle w:val="NormalWeb"/>
        <w:rPr>
          <w:rFonts w:ascii="Arial" w:hAnsi="Arial" w:cs="Arial"/>
        </w:rPr>
      </w:pPr>
      <w:r w:rsidRPr="00F42501">
        <w:rPr>
          <w:rFonts w:ascii="Arial" w:hAnsi="Arial" w:cs="Arial"/>
        </w:rPr>
        <w:t xml:space="preserve">Se define como </w:t>
      </w:r>
      <w:r w:rsidRPr="00F42501">
        <w:rPr>
          <w:rFonts w:ascii="Arial" w:hAnsi="Arial" w:cs="Arial"/>
          <w:b/>
          <w:bCs/>
        </w:rPr>
        <w:t>objeto de estudio:</w:t>
      </w:r>
      <w:r w:rsidRPr="00F42501">
        <w:rPr>
          <w:rFonts w:ascii="Arial" w:hAnsi="Arial" w:cs="Arial"/>
        </w:rPr>
        <w:t xml:space="preserve"> el proceso de gestión de la información referente </w:t>
      </w:r>
      <w:bookmarkStart w:id="7" w:name="_Hlk187433091"/>
      <w:r w:rsidRPr="00F42501">
        <w:rPr>
          <w:rFonts w:ascii="Arial" w:hAnsi="Arial" w:cs="Arial"/>
        </w:rPr>
        <w:t>al cálculo del transporte de sedimentos en las costas cubanas de la región sur-oriental atendidas por la empresa GEOCUBA</w:t>
      </w:r>
    </w:p>
    <w:bookmarkEnd w:id="7"/>
    <w:p w14:paraId="409929FF" w14:textId="77777777" w:rsidR="004111F7" w:rsidRPr="00F42501" w:rsidRDefault="004111F7" w:rsidP="004111F7">
      <w:pPr>
        <w:pStyle w:val="NormalWeb"/>
        <w:rPr>
          <w:rFonts w:ascii="Arial" w:hAnsi="Arial" w:cs="Arial"/>
        </w:rPr>
      </w:pPr>
      <w:r w:rsidRPr="00F42501">
        <w:rPr>
          <w:rFonts w:ascii="Arial" w:hAnsi="Arial" w:cs="Arial"/>
        </w:rPr>
        <w:lastRenderedPageBreak/>
        <w:t xml:space="preserve">Como </w:t>
      </w:r>
      <w:r w:rsidRPr="00F42501">
        <w:rPr>
          <w:rFonts w:ascii="Arial" w:hAnsi="Arial" w:cs="Arial"/>
          <w:b/>
          <w:bCs/>
        </w:rPr>
        <w:t>campo de acción:</w:t>
      </w:r>
      <w:r w:rsidRPr="00F42501">
        <w:rPr>
          <w:rFonts w:ascii="Arial" w:hAnsi="Arial" w:cs="Arial"/>
        </w:rPr>
        <w:t xml:space="preserve"> Los sistemas de gestión de la información asociados al cálculo del transporte de sedimentos en las costas cubanas de la región sur-oriental atendidas por la empresa GEOCUBA </w:t>
      </w:r>
    </w:p>
    <w:p w14:paraId="5F8D1A93" w14:textId="1C2D96AD" w:rsidR="00770A71" w:rsidRDefault="002D4124" w:rsidP="00DE3FF8">
      <w:pPr>
        <w:pStyle w:val="NormalWeb"/>
        <w:rPr>
          <w:rFonts w:ascii="Arial" w:hAnsi="Arial" w:cs="Arial"/>
          <w:b/>
          <w:bCs/>
        </w:rPr>
      </w:pPr>
      <w:r w:rsidRPr="002D4124">
        <w:rPr>
          <w:rFonts w:ascii="Arial" w:hAnsi="Arial" w:cs="Arial"/>
          <w:b/>
          <w:bCs/>
        </w:rPr>
        <w:t>Hipótesis</w:t>
      </w:r>
    </w:p>
    <w:p w14:paraId="1BFA2897" w14:textId="5103A133" w:rsidR="00770A71" w:rsidRPr="00770A71" w:rsidRDefault="00770A71" w:rsidP="00770A71">
      <w:pPr>
        <w:pStyle w:val="NormalWeb"/>
        <w:rPr>
          <w:rFonts w:ascii="Arial" w:hAnsi="Arial" w:cs="Arial"/>
          <w:bCs/>
          <w:shd w:val="clear" w:color="auto" w:fill="auto"/>
        </w:rPr>
      </w:pPr>
      <w:r w:rsidRPr="00770A71">
        <w:rPr>
          <w:rFonts w:ascii="Arial" w:hAnsi="Arial" w:cs="Arial"/>
          <w:bCs/>
        </w:rPr>
        <w:t>Si se implementa un sistema de gestión en la empresa GEOCUBA que garantice el control de la información asociada al cálculo del transporte de sedimentos en las costas cubanas de la región sur-oriental, entonces aumentaría la seguridad, organización y rapidez en el acceso a dicha información</w:t>
      </w:r>
      <w:r w:rsidRPr="00770A71">
        <w:t xml:space="preserve">, </w:t>
      </w:r>
      <w:r w:rsidRPr="00770A71">
        <w:rPr>
          <w:rFonts w:ascii="Arial" w:hAnsi="Arial" w:cs="Arial"/>
          <w:bCs/>
        </w:rPr>
        <w:t>mejorando los procesos de toma de decisiones y optimizando los recursos de la empresa.</w:t>
      </w:r>
    </w:p>
    <w:p w14:paraId="03F7489C" w14:textId="1723EFC7" w:rsidR="00405B13" w:rsidRPr="00F57431" w:rsidRDefault="00770A71" w:rsidP="00DE3FF8">
      <w:pPr>
        <w:pStyle w:val="NormalWeb"/>
        <w:rPr>
          <w:rFonts w:ascii="Arial" w:hAnsi="Arial" w:cs="Arial"/>
          <w:b/>
        </w:rPr>
      </w:pPr>
      <w:r>
        <w:rPr>
          <w:rFonts w:ascii="Arial" w:hAnsi="Arial" w:cs="Arial"/>
          <w:b/>
        </w:rPr>
        <w:t>Ob</w:t>
      </w:r>
      <w:r w:rsidR="00405B13" w:rsidRPr="00F57431">
        <w:rPr>
          <w:rFonts w:ascii="Arial" w:hAnsi="Arial" w:cs="Arial"/>
          <w:b/>
        </w:rPr>
        <w:t>jetivo</w:t>
      </w:r>
      <w:r w:rsidR="002D4124">
        <w:rPr>
          <w:rFonts w:ascii="Arial" w:hAnsi="Arial" w:cs="Arial"/>
          <w:b/>
        </w:rPr>
        <w:t xml:space="preserve"> General</w:t>
      </w:r>
    </w:p>
    <w:p w14:paraId="40A928AB" w14:textId="61FAE479" w:rsidR="00405B13" w:rsidRPr="00F57431" w:rsidRDefault="00405B13" w:rsidP="00DE3FF8">
      <w:pPr>
        <w:pStyle w:val="NormalWeb"/>
        <w:rPr>
          <w:rFonts w:ascii="Arial" w:hAnsi="Arial" w:cs="Arial"/>
        </w:rPr>
      </w:pPr>
      <w:r w:rsidRPr="00F57431">
        <w:rPr>
          <w:rFonts w:ascii="Arial" w:hAnsi="Arial" w:cs="Arial"/>
        </w:rPr>
        <w:t xml:space="preserve">Desarrollar </w:t>
      </w:r>
      <w:r w:rsidR="00026F9E" w:rsidRPr="00F57431">
        <w:rPr>
          <w:rFonts w:ascii="Arial" w:hAnsi="Arial" w:cs="Arial"/>
        </w:rPr>
        <w:t>un sistema informático</w:t>
      </w:r>
      <w:r w:rsidR="00950A12">
        <w:rPr>
          <w:rFonts w:ascii="Arial" w:hAnsi="Arial" w:cs="Arial"/>
        </w:rPr>
        <w:t xml:space="preserve"> para la gestión de la información </w:t>
      </w:r>
      <w:r w:rsidRPr="00F57431">
        <w:rPr>
          <w:rFonts w:ascii="Arial" w:hAnsi="Arial" w:cs="Arial"/>
        </w:rPr>
        <w:t xml:space="preserve">que </w:t>
      </w:r>
      <w:r w:rsidR="004B5344" w:rsidRPr="00F57431">
        <w:rPr>
          <w:rFonts w:ascii="Arial" w:hAnsi="Arial" w:cs="Arial"/>
        </w:rPr>
        <w:t>permita calcular</w:t>
      </w:r>
      <w:r w:rsidRPr="00F57431">
        <w:rPr>
          <w:rFonts w:ascii="Arial" w:hAnsi="Arial" w:cs="Arial"/>
        </w:rPr>
        <w:t xml:space="preserve">, </w:t>
      </w:r>
      <w:commentRangeStart w:id="8"/>
      <w:r w:rsidR="00950A12">
        <w:rPr>
          <w:rFonts w:ascii="Arial" w:hAnsi="Arial" w:cs="Arial"/>
        </w:rPr>
        <w:t>editar</w:t>
      </w:r>
      <w:r w:rsidRPr="00F57431">
        <w:rPr>
          <w:rFonts w:ascii="Arial" w:hAnsi="Arial" w:cs="Arial"/>
        </w:rPr>
        <w:t xml:space="preserve"> y almacenar los datos para el cálculo del transporte de sedimentos en las costas cubanas.</w:t>
      </w:r>
      <w:commentRangeEnd w:id="8"/>
      <w:r w:rsidR="00950A12">
        <w:rPr>
          <w:rStyle w:val="Refdecomentario"/>
          <w:rFonts w:ascii="Arial" w:eastAsiaTheme="minorHAnsi" w:hAnsi="Arial" w:cs="Arial"/>
          <w:lang w:eastAsia="en-US"/>
        </w:rPr>
        <w:commentReference w:id="8"/>
      </w:r>
    </w:p>
    <w:p w14:paraId="3489F11A" w14:textId="2B1E9A05" w:rsidR="007644B8" w:rsidRDefault="002D4124" w:rsidP="00DE3FF8">
      <w:pPr>
        <w:pStyle w:val="NormalWeb"/>
        <w:rPr>
          <w:rFonts w:ascii="Arial" w:hAnsi="Arial" w:cs="Arial"/>
          <w:b/>
          <w:bCs/>
        </w:rPr>
      </w:pPr>
      <w:r w:rsidRPr="002D4124">
        <w:rPr>
          <w:rFonts w:ascii="Arial" w:hAnsi="Arial" w:cs="Arial"/>
          <w:b/>
          <w:bCs/>
        </w:rPr>
        <w:t>Objetivos Específicos</w:t>
      </w:r>
    </w:p>
    <w:p w14:paraId="5397E850" w14:textId="77777777" w:rsidR="00537BB5" w:rsidRPr="00537BB5" w:rsidRDefault="00537BB5" w:rsidP="00537BB5">
      <w:pPr>
        <w:pStyle w:val="NormalWeb"/>
        <w:numPr>
          <w:ilvl w:val="0"/>
          <w:numId w:val="35"/>
        </w:numPr>
        <w:shd w:val="clear" w:color="auto" w:fill="FFFFFF"/>
        <w:rPr>
          <w:rFonts w:ascii="Arial" w:hAnsi="Arial" w:cs="Arial"/>
          <w:shd w:val="clear" w:color="auto" w:fill="auto"/>
          <w:lang w:val="es-US"/>
        </w:rPr>
      </w:pPr>
      <w:r w:rsidRPr="00537BB5">
        <w:rPr>
          <w:rFonts w:ascii="Arial" w:hAnsi="Arial" w:cs="Arial"/>
          <w:lang w:val="es-US"/>
        </w:rPr>
        <w:t xml:space="preserve">Determinar las bases teóricas-conceptuales y metodológicos referentes al </w:t>
      </w:r>
      <w:bookmarkStart w:id="9" w:name="_Hlk187430645"/>
      <w:bookmarkStart w:id="10" w:name="_Hlk187430716"/>
      <w:r w:rsidRPr="00537BB5">
        <w:rPr>
          <w:rFonts w:ascii="Arial" w:hAnsi="Arial" w:cs="Arial"/>
          <w:lang w:val="es-US"/>
        </w:rPr>
        <w:t>cálculo del transporte de sedimentos en las costas cubanas</w:t>
      </w:r>
      <w:bookmarkEnd w:id="9"/>
      <w:r w:rsidRPr="00537BB5">
        <w:rPr>
          <w:rFonts w:ascii="Arial" w:hAnsi="Arial" w:cs="Arial"/>
          <w:lang w:val="es-US"/>
        </w:rPr>
        <w:t>.</w:t>
      </w:r>
      <w:bookmarkEnd w:id="10"/>
    </w:p>
    <w:p w14:paraId="05B82340" w14:textId="36FFF764" w:rsidR="00537BB5" w:rsidRPr="00537BB5" w:rsidRDefault="00537BB5" w:rsidP="00537BB5">
      <w:pPr>
        <w:pStyle w:val="NormalWeb"/>
        <w:numPr>
          <w:ilvl w:val="0"/>
          <w:numId w:val="35"/>
        </w:numPr>
        <w:shd w:val="clear" w:color="auto" w:fill="FFFFFF"/>
        <w:rPr>
          <w:rFonts w:ascii="Arial" w:hAnsi="Arial" w:cs="Arial"/>
          <w:lang w:val="es-US"/>
        </w:rPr>
      </w:pPr>
      <w:r w:rsidRPr="00537BB5">
        <w:rPr>
          <w:rFonts w:ascii="Arial" w:hAnsi="Arial" w:cs="Arial"/>
          <w:lang w:val="es-US"/>
        </w:rPr>
        <w:t>Desarrollar un sistema informático, que gestione la documentación relacionada con el cálculo del transporte de sedimentos en las costas cubanas en la empresa GEOCUBA (unidad de prueba escogida), para mejorar su control de forma eficiente y optimizar el servicio a sus usuarios.</w:t>
      </w:r>
    </w:p>
    <w:p w14:paraId="042D0E18" w14:textId="77777777" w:rsidR="00537BB5" w:rsidRPr="00537BB5" w:rsidRDefault="00537BB5" w:rsidP="00537BB5">
      <w:pPr>
        <w:pStyle w:val="NormalWeb"/>
        <w:numPr>
          <w:ilvl w:val="0"/>
          <w:numId w:val="35"/>
        </w:numPr>
        <w:shd w:val="clear" w:color="auto" w:fill="FFFFFF"/>
        <w:rPr>
          <w:rFonts w:ascii="Arial" w:hAnsi="Arial" w:cs="Arial"/>
          <w:lang w:val="es-US"/>
        </w:rPr>
      </w:pPr>
      <w:r w:rsidRPr="00537BB5">
        <w:rPr>
          <w:rFonts w:ascii="Arial" w:hAnsi="Arial" w:cs="Arial"/>
          <w:lang w:val="es-US"/>
        </w:rPr>
        <w:t>Diseñar e implementar una base de datos relacional que permita la persistencia de toda la información que se involucra en el cálculo del transporte de sedimentos en las costas cubanas.</w:t>
      </w:r>
    </w:p>
    <w:p w14:paraId="5007752D" w14:textId="0F665B27" w:rsidR="00537BB5" w:rsidRPr="000E1CD0" w:rsidRDefault="00537BB5" w:rsidP="00DE3FF8">
      <w:pPr>
        <w:pStyle w:val="NormalWeb"/>
        <w:numPr>
          <w:ilvl w:val="0"/>
          <w:numId w:val="35"/>
        </w:numPr>
        <w:shd w:val="clear" w:color="auto" w:fill="FFFFFF"/>
        <w:rPr>
          <w:rFonts w:ascii="Arial" w:hAnsi="Arial" w:cs="Arial"/>
          <w:b/>
          <w:bCs/>
          <w:lang w:val="es-US"/>
        </w:rPr>
      </w:pPr>
      <w:r w:rsidRPr="00537BB5">
        <w:rPr>
          <w:rFonts w:ascii="Arial" w:hAnsi="Arial" w:cs="Arial"/>
          <w:lang w:val="es-US"/>
        </w:rPr>
        <w:t>Diseñar e implementar varios servicios web, basándonos en una arquitectura de microservicios para permitir la consulta de la información por sistemas de terceros.</w:t>
      </w:r>
    </w:p>
    <w:p w14:paraId="2615933C" w14:textId="77777777" w:rsidR="000E1CD0" w:rsidRPr="000E1CD0" w:rsidRDefault="000E1CD0" w:rsidP="000E1CD0">
      <w:pPr>
        <w:pStyle w:val="NormalWeb"/>
        <w:rPr>
          <w:rFonts w:ascii="Arial" w:hAnsi="Arial" w:cs="Arial"/>
          <w:b/>
          <w:bCs/>
          <w:shd w:val="clear" w:color="auto" w:fill="auto"/>
          <w:lang w:val="es-US"/>
        </w:rPr>
      </w:pPr>
      <w:r w:rsidRPr="000E1CD0">
        <w:rPr>
          <w:rFonts w:ascii="Arial" w:hAnsi="Arial" w:cs="Arial"/>
          <w:b/>
          <w:bCs/>
          <w:lang w:val="es-US"/>
        </w:rPr>
        <w:t>Tareas de Investigación</w:t>
      </w:r>
    </w:p>
    <w:p w14:paraId="24BE204B"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un estudio del estado del arte sobre sistemas de gestión de información en el monitoreo de la erosión costera y el transporte de sedimentos.</w:t>
      </w:r>
    </w:p>
    <w:p w14:paraId="2CE99944" w14:textId="77777777" w:rsidR="000E1CD0" w:rsidRPr="000E1CD0" w:rsidRDefault="000E1CD0" w:rsidP="000E1CD0">
      <w:pPr>
        <w:pStyle w:val="NormalWeb"/>
        <w:spacing w:before="0" w:beforeAutospacing="0" w:after="0" w:afterAutospacing="0"/>
        <w:ind w:left="720"/>
        <w:contextualSpacing/>
        <w:rPr>
          <w:rFonts w:ascii="Arial" w:hAnsi="Arial" w:cs="Arial"/>
          <w:lang w:val="es-US"/>
        </w:rPr>
      </w:pPr>
    </w:p>
    <w:p w14:paraId="18A98C23"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Entrevistar a los usuarios y especialistas que interactuarán con el sistema.</w:t>
      </w:r>
    </w:p>
    <w:p w14:paraId="3B71EAAA"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1C444E55"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visar las técnicas empleadas actualmente para el control de la información sobre el transporte de sedimentos.</w:t>
      </w:r>
    </w:p>
    <w:p w14:paraId="037DCCCD"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0C26979D"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un estudio del marco de trabajo, herramientas y metodologías a emplear en el desarrollo del sistema.</w:t>
      </w:r>
    </w:p>
    <w:p w14:paraId="3F930BEC"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073D24D2"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lastRenderedPageBreak/>
        <w:t>Describir a través de la Arquitectura del Sistema, Historias de Usuario, Diagramas de Clases y Diagramas de Flujo, el diseño del sistema.</w:t>
      </w:r>
    </w:p>
    <w:p w14:paraId="4FBA35B9"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35ABE535"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Diseñar la base de datos para la gestión de la información.</w:t>
      </w:r>
    </w:p>
    <w:p w14:paraId="1E84E46B"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6B3B9F41"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Diseñar el sistema de gestión para almacenar la información relevante asociada al transporte de sedimentos.</w:t>
      </w:r>
    </w:p>
    <w:p w14:paraId="69597E44"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294DE812"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Implementar el sistema de gestión propuesto.</w:t>
      </w:r>
    </w:p>
    <w:p w14:paraId="2CCCCD90"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3510654E" w14:textId="7C8E9F7A" w:rsidR="000E1CD0" w:rsidRPr="00406A19" w:rsidRDefault="000E1CD0" w:rsidP="00DE3FF8">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las pruebas pertinentes para comprobar la efectividad y confiabilidad del sistema.</w:t>
      </w:r>
    </w:p>
    <w:p w14:paraId="1B376494" w14:textId="0688F4E6" w:rsidR="002D4124" w:rsidRDefault="002D4124" w:rsidP="00DE3FF8">
      <w:pPr>
        <w:pStyle w:val="NormalWeb"/>
        <w:rPr>
          <w:rFonts w:ascii="Arial" w:hAnsi="Arial" w:cs="Arial"/>
          <w:b/>
          <w:bCs/>
        </w:rPr>
      </w:pPr>
      <w:r>
        <w:rPr>
          <w:rFonts w:ascii="Arial" w:hAnsi="Arial" w:cs="Arial"/>
          <w:b/>
          <w:bCs/>
        </w:rPr>
        <w:t>Métodos de Investigación empleados</w:t>
      </w:r>
    </w:p>
    <w:p w14:paraId="368CC6E2" w14:textId="77777777" w:rsidR="00406A19" w:rsidRPr="00406A19" w:rsidRDefault="00406A19" w:rsidP="00406A19">
      <w:pPr>
        <w:pStyle w:val="NormalWeb"/>
        <w:rPr>
          <w:rFonts w:ascii="Arial" w:hAnsi="Arial" w:cs="Arial"/>
          <w:shd w:val="clear" w:color="auto" w:fill="auto"/>
          <w:lang w:val="es-US"/>
        </w:rPr>
      </w:pPr>
      <w:r w:rsidRPr="00406A19">
        <w:rPr>
          <w:rFonts w:ascii="Arial" w:hAnsi="Arial" w:cs="Arial"/>
          <w:lang w:val="es-US"/>
        </w:rPr>
        <w:t>Para realizar el trabajo fueron empleados los siguientes métodos de investigación:</w:t>
      </w:r>
    </w:p>
    <w:p w14:paraId="1E3C83CF" w14:textId="3D4D515D" w:rsidR="00406A19" w:rsidRPr="00FE69B2" w:rsidRDefault="00406A19" w:rsidP="00FE69B2">
      <w:pPr>
        <w:pStyle w:val="NormalWeb"/>
        <w:numPr>
          <w:ilvl w:val="0"/>
          <w:numId w:val="37"/>
        </w:numPr>
        <w:shd w:val="clear" w:color="auto" w:fill="FFFFFF"/>
        <w:rPr>
          <w:rFonts w:ascii="Arial" w:hAnsi="Arial" w:cs="Arial"/>
          <w:lang w:val="es-US"/>
        </w:rPr>
      </w:pPr>
      <w:r w:rsidRPr="00406A19">
        <w:rPr>
          <w:rFonts w:ascii="Arial" w:hAnsi="Arial" w:cs="Arial"/>
          <w:b/>
          <w:bCs/>
          <w:lang w:val="es-US"/>
        </w:rPr>
        <w:t>Método histórico-lógico:</w:t>
      </w:r>
      <w:r w:rsidRPr="00406A19">
        <w:rPr>
          <w:rFonts w:ascii="Arial" w:hAnsi="Arial" w:cs="Arial"/>
          <w:lang w:val="es-US"/>
        </w:rPr>
        <w:t xml:space="preserve"> Este método se aplicó durante la revisión y análisis de la documentación y sistemas existentes relacionados con el cálculo y monitoreo del transporte de sedimentos en las costas cubanas, especialmente en la región sur-oriental, permitiéndonos contextualizar los antecedentes y la evolución del proceso, así como los enfoques utilizados hasta la fecha en la gestión de la información relacionada con la erosión costera.</w:t>
      </w:r>
    </w:p>
    <w:p w14:paraId="0C4B159F" w14:textId="132B1BF6" w:rsidR="00406A19" w:rsidRPr="00406A19" w:rsidRDefault="00406A19" w:rsidP="00406A19">
      <w:pPr>
        <w:pStyle w:val="NormalWeb"/>
        <w:numPr>
          <w:ilvl w:val="0"/>
          <w:numId w:val="37"/>
        </w:numPr>
        <w:shd w:val="clear" w:color="auto" w:fill="FFFFFF"/>
        <w:spacing w:before="0" w:beforeAutospacing="0" w:after="0" w:afterAutospacing="0"/>
        <w:ind w:left="714" w:hanging="357"/>
        <w:rPr>
          <w:rFonts w:ascii="Arial" w:hAnsi="Arial" w:cs="Arial"/>
          <w:lang w:val="es-US"/>
        </w:rPr>
      </w:pPr>
      <w:r w:rsidRPr="00406A19">
        <w:rPr>
          <w:rFonts w:ascii="Arial" w:hAnsi="Arial" w:cs="Arial"/>
          <w:b/>
          <w:bCs/>
          <w:lang w:val="es-US"/>
        </w:rPr>
        <w:t>Método análisis-síntesis:</w:t>
      </w:r>
      <w:r w:rsidRPr="00406A19">
        <w:rPr>
          <w:rFonts w:ascii="Arial" w:hAnsi="Arial" w:cs="Arial"/>
          <w:lang w:val="es-US"/>
        </w:rPr>
        <w:t xml:space="preserve"> Se empleó para desglosar y examinar el proceso actual de gestión de la información sobre el transporte de sedimentos en la empresa GEOCUBA. A partir de este análisis, se sintetizaron los elementos comunes y relevantes que permitieron la formulación de la propuesta de desarrollo del sistema, así como la identificación de las debilidades que afectan la eficiencia y fiabilidad de los métodos actuales.</w:t>
      </w:r>
    </w:p>
    <w:p w14:paraId="37892A90" w14:textId="77777777" w:rsidR="00406A19" w:rsidRPr="00406A19" w:rsidRDefault="00406A19" w:rsidP="00406A19">
      <w:pPr>
        <w:pStyle w:val="NormalWeb"/>
        <w:numPr>
          <w:ilvl w:val="0"/>
          <w:numId w:val="37"/>
        </w:numPr>
        <w:shd w:val="clear" w:color="auto" w:fill="FFFFFF"/>
        <w:rPr>
          <w:rFonts w:ascii="Arial" w:hAnsi="Arial" w:cs="Arial"/>
          <w:lang w:val="es-US"/>
        </w:rPr>
      </w:pPr>
      <w:r w:rsidRPr="00406A19">
        <w:rPr>
          <w:rFonts w:ascii="Arial" w:hAnsi="Arial" w:cs="Arial"/>
          <w:b/>
          <w:bCs/>
          <w:lang w:val="es-US"/>
        </w:rPr>
        <w:t>Método inducción-deducción:</w:t>
      </w:r>
      <w:r w:rsidRPr="00406A19">
        <w:rPr>
          <w:rFonts w:ascii="Arial" w:hAnsi="Arial" w:cs="Arial"/>
          <w:lang w:val="es-US"/>
        </w:rPr>
        <w:t xml:space="preserve"> Se utilizó para analizar los principios generales sobre el transporte de sedimentos y la gestión de datos relacionados. Mediante un razonamiento lógico se llegó a conclusiones específicas sobre la necesidad de implementar un sistema informático que optimice y asegure la gestión de la información.</w:t>
      </w:r>
    </w:p>
    <w:p w14:paraId="4F27CC7B" w14:textId="596BD29D" w:rsidR="00406A19" w:rsidRPr="00EF5E29" w:rsidRDefault="00406A19" w:rsidP="00DE3FF8">
      <w:pPr>
        <w:pStyle w:val="NormalWeb"/>
        <w:numPr>
          <w:ilvl w:val="0"/>
          <w:numId w:val="37"/>
        </w:numPr>
        <w:shd w:val="clear" w:color="auto" w:fill="FFFFFF"/>
        <w:rPr>
          <w:rFonts w:ascii="Arial" w:hAnsi="Arial" w:cs="Arial"/>
          <w:lang w:val="es-US"/>
        </w:rPr>
      </w:pPr>
      <w:r w:rsidRPr="00406A19">
        <w:rPr>
          <w:rFonts w:ascii="Arial" w:hAnsi="Arial" w:cs="Arial"/>
          <w:b/>
          <w:bCs/>
          <w:lang w:val="es-US"/>
        </w:rPr>
        <w:t>Método de observación:</w:t>
      </w:r>
      <w:r w:rsidRPr="00406A19">
        <w:rPr>
          <w:rFonts w:ascii="Arial" w:hAnsi="Arial" w:cs="Arial"/>
          <w:lang w:val="es-US"/>
        </w:rPr>
        <w:t xml:space="preserve"> Este método se empleó para observar el proceso actual de recolección y almacenamiento de datos en la empresa GEOCUBA. A través de la observación directa de los procedimientos utilizados por los especialistas en el cálculo del transporte de sedimentos, se identificaron áreas críticas de mejora y se validó la necesidad de una solución automatizada.</w:t>
      </w:r>
    </w:p>
    <w:p w14:paraId="52701312" w14:textId="49617EA5" w:rsidR="002D4124" w:rsidRDefault="002D4124" w:rsidP="00DE3FF8">
      <w:pPr>
        <w:pStyle w:val="NormalWeb"/>
        <w:rPr>
          <w:rFonts w:ascii="Arial" w:hAnsi="Arial" w:cs="Arial"/>
          <w:b/>
          <w:bCs/>
        </w:rPr>
      </w:pPr>
      <w:r>
        <w:rPr>
          <w:rFonts w:ascii="Arial" w:hAnsi="Arial" w:cs="Arial"/>
          <w:b/>
          <w:bCs/>
        </w:rPr>
        <w:t>Técnicas de Investigación empleadas</w:t>
      </w:r>
    </w:p>
    <w:p w14:paraId="5674AEE5" w14:textId="77777777" w:rsidR="00EF5E29" w:rsidRPr="00EF5E29" w:rsidRDefault="00EF5E29" w:rsidP="00EF5E29">
      <w:pPr>
        <w:pStyle w:val="NormalWeb"/>
        <w:numPr>
          <w:ilvl w:val="0"/>
          <w:numId w:val="38"/>
        </w:numPr>
        <w:shd w:val="clear" w:color="auto" w:fill="FFFFFF"/>
        <w:rPr>
          <w:rFonts w:ascii="Arial" w:hAnsi="Arial" w:cs="Arial"/>
          <w:shd w:val="clear" w:color="auto" w:fill="auto"/>
          <w:lang w:val="es-US"/>
        </w:rPr>
      </w:pPr>
      <w:r w:rsidRPr="00EF5E29">
        <w:rPr>
          <w:rFonts w:ascii="Arial" w:hAnsi="Arial" w:cs="Arial"/>
          <w:b/>
          <w:bCs/>
          <w:lang w:val="es-US"/>
        </w:rPr>
        <w:t>Observación no participante:</w:t>
      </w:r>
      <w:r w:rsidRPr="00EF5E29">
        <w:rPr>
          <w:rFonts w:ascii="Arial" w:hAnsi="Arial" w:cs="Arial"/>
          <w:lang w:val="es-US"/>
        </w:rPr>
        <w:t xml:space="preserve"> Esta técnica nos permitió recoger información de manera directa sobre el proceso de gestión de los datos </w:t>
      </w:r>
      <w:r w:rsidRPr="00EF5E29">
        <w:rPr>
          <w:rFonts w:ascii="Arial" w:hAnsi="Arial" w:cs="Arial"/>
          <w:lang w:val="es-US"/>
        </w:rPr>
        <w:lastRenderedPageBreak/>
        <w:t>asociados al transporte de sedimentos, sin intervenir en las actividades cotidianas. La observación se centró en los métodos tradicionales empleados por los especialistas, identificando las deficiencias en términos de precisión y seguridad en el manejo de los datos.</w:t>
      </w:r>
    </w:p>
    <w:p w14:paraId="3C445D14" w14:textId="56FAC58A" w:rsidR="00EF5E29" w:rsidRPr="006C6F30" w:rsidRDefault="00EF5E29" w:rsidP="00DE3FF8">
      <w:pPr>
        <w:pStyle w:val="NormalWeb"/>
        <w:numPr>
          <w:ilvl w:val="0"/>
          <w:numId w:val="38"/>
        </w:numPr>
        <w:shd w:val="clear" w:color="auto" w:fill="FFFFFF"/>
        <w:rPr>
          <w:rFonts w:ascii="Arial" w:hAnsi="Arial" w:cs="Arial"/>
          <w:lang w:val="es-US"/>
        </w:rPr>
      </w:pPr>
      <w:r w:rsidRPr="00EF5E29">
        <w:rPr>
          <w:rFonts w:ascii="Arial" w:hAnsi="Arial" w:cs="Arial"/>
          <w:b/>
          <w:bCs/>
          <w:lang w:val="es-US"/>
        </w:rPr>
        <w:t xml:space="preserve">Entrevista a expertos: </w:t>
      </w:r>
      <w:r w:rsidRPr="00EF5E29">
        <w:rPr>
          <w:rFonts w:ascii="Arial" w:hAnsi="Arial" w:cs="Arial"/>
          <w:lang w:val="es-US"/>
        </w:rPr>
        <w:t>A través de entrevistas con los especialistas y responsables de la gestión de la información sobre el transporte de sedimentos en GEOCUBA se obtuvo información clave sobre los problemas y limitaciones actuales en los métodos tradicionales. Estas entrevistas nos permitieron conocer las necesidades específicas de los usuarios y las expectativas sobre el sistema propuesto, lo que facilitó el diseño de una solución adecuada a sus requerimientos.</w:t>
      </w:r>
    </w:p>
    <w:p w14:paraId="73853ECD" w14:textId="2785E944" w:rsidR="002D4124" w:rsidRDefault="002D4124" w:rsidP="00DE3FF8">
      <w:pPr>
        <w:pStyle w:val="NormalWeb"/>
        <w:rPr>
          <w:rFonts w:ascii="Arial" w:hAnsi="Arial" w:cs="Arial"/>
          <w:b/>
          <w:bCs/>
        </w:rPr>
      </w:pPr>
      <w:r>
        <w:rPr>
          <w:rFonts w:ascii="Arial" w:hAnsi="Arial" w:cs="Arial"/>
          <w:b/>
          <w:bCs/>
        </w:rPr>
        <w:t>Aportes prácticos</w:t>
      </w:r>
      <w:r w:rsidR="006C6F30">
        <w:rPr>
          <w:rFonts w:ascii="Arial" w:hAnsi="Arial" w:cs="Arial"/>
          <w:b/>
          <w:bCs/>
        </w:rPr>
        <w:t xml:space="preserve"> que brindará el sistema </w:t>
      </w:r>
    </w:p>
    <w:p w14:paraId="37BBE241" w14:textId="4DD91D70" w:rsidR="006C6F30" w:rsidRPr="006C6F30" w:rsidRDefault="006C6F30" w:rsidP="00D70F7B">
      <w:pPr>
        <w:pStyle w:val="NormalWeb"/>
        <w:numPr>
          <w:ilvl w:val="0"/>
          <w:numId w:val="39"/>
        </w:numPr>
        <w:shd w:val="clear" w:color="auto" w:fill="FFFFFF"/>
        <w:spacing w:before="0" w:beforeAutospacing="0" w:after="0" w:afterAutospacing="0"/>
        <w:rPr>
          <w:rFonts w:ascii="Arial" w:hAnsi="Arial" w:cs="Arial"/>
          <w:lang w:val="es-US"/>
        </w:rPr>
      </w:pPr>
      <w:bookmarkStart w:id="11" w:name="_Hlk187443634"/>
      <w:r w:rsidRPr="006C6F30">
        <w:rPr>
          <w:rFonts w:ascii="Arial" w:hAnsi="Arial" w:cs="Arial"/>
          <w:lang w:val="es-US"/>
        </w:rPr>
        <w:t>Facilitará el acceso y consulta de la información</w:t>
      </w:r>
      <w:bookmarkEnd w:id="11"/>
      <w:r w:rsidRPr="006C6F30">
        <w:rPr>
          <w:rFonts w:ascii="Arial" w:hAnsi="Arial" w:cs="Arial"/>
          <w:lang w:val="es-US"/>
        </w:rPr>
        <w:t xml:space="preserve">: </w:t>
      </w:r>
    </w:p>
    <w:p w14:paraId="6260A938" w14:textId="0D0218EC" w:rsidR="006C6F30" w:rsidRPr="00FE69B2" w:rsidRDefault="006C6F30" w:rsidP="00FE69B2">
      <w:pPr>
        <w:pStyle w:val="Prrafodelista"/>
        <w:numPr>
          <w:ilvl w:val="0"/>
          <w:numId w:val="39"/>
        </w:numPr>
        <w:shd w:val="clear" w:color="auto" w:fill="FFFFFF"/>
        <w:spacing w:after="0"/>
        <w:rPr>
          <w:lang w:val="es-US"/>
        </w:rPr>
      </w:pPr>
      <w:r w:rsidRPr="006C6F30">
        <w:rPr>
          <w:rFonts w:eastAsia="Times New Roman"/>
          <w:lang w:val="es-US" w:eastAsia="es-ES"/>
        </w:rPr>
        <w:t>Mejorará la toma de decisiones por parte del personal asociado al centro, a través de reportes gráficos y representación visual de la información almacenada en el sistema.</w:t>
      </w:r>
    </w:p>
    <w:p w14:paraId="4A7DF5B0" w14:textId="51806E55" w:rsidR="006C6F30" w:rsidRPr="006C6F30" w:rsidRDefault="006C6F30" w:rsidP="00845027">
      <w:pPr>
        <w:pStyle w:val="NormalWeb"/>
        <w:numPr>
          <w:ilvl w:val="0"/>
          <w:numId w:val="39"/>
        </w:numPr>
        <w:shd w:val="clear" w:color="auto" w:fill="FFFFFF"/>
        <w:spacing w:before="0" w:beforeAutospacing="0" w:after="0" w:afterAutospacing="0"/>
        <w:rPr>
          <w:rFonts w:ascii="Arial" w:hAnsi="Arial" w:cs="Arial"/>
          <w:lang w:val="es-US"/>
        </w:rPr>
      </w:pPr>
      <w:r w:rsidRPr="006C6F30">
        <w:rPr>
          <w:rFonts w:ascii="Arial" w:hAnsi="Arial" w:cs="Arial"/>
          <w:lang w:val="es-US"/>
        </w:rPr>
        <w:t>Posibilitará llevar un seguimiento detallado de las actividades de los usuarios.</w:t>
      </w:r>
    </w:p>
    <w:p w14:paraId="0E59707B" w14:textId="5E267526" w:rsidR="006C6F30" w:rsidRPr="006C6F30" w:rsidRDefault="006C6F30" w:rsidP="00E51695">
      <w:pPr>
        <w:pStyle w:val="NormalWeb"/>
        <w:numPr>
          <w:ilvl w:val="0"/>
          <w:numId w:val="39"/>
        </w:numPr>
        <w:shd w:val="clear" w:color="auto" w:fill="FFFFFF"/>
        <w:spacing w:before="0" w:beforeAutospacing="0" w:after="0" w:afterAutospacing="0"/>
        <w:rPr>
          <w:rFonts w:ascii="Arial" w:hAnsi="Arial" w:cs="Arial"/>
          <w:lang w:val="es-US"/>
        </w:rPr>
      </w:pPr>
      <w:r w:rsidRPr="006C6F30">
        <w:rPr>
          <w:rFonts w:ascii="Arial" w:hAnsi="Arial" w:cs="Arial"/>
          <w:lang w:val="es-US"/>
        </w:rPr>
        <w:t>Permitirá la generación de salvas automáticas de la información almacenada.</w:t>
      </w:r>
    </w:p>
    <w:p w14:paraId="5E26A76E" w14:textId="055BB438" w:rsidR="006C6F30" w:rsidRPr="006C6F30" w:rsidRDefault="006C6F30" w:rsidP="00F814C5">
      <w:pPr>
        <w:pStyle w:val="Prrafodelista"/>
        <w:numPr>
          <w:ilvl w:val="0"/>
          <w:numId w:val="39"/>
        </w:numPr>
        <w:shd w:val="clear" w:color="auto" w:fill="FFFFFF"/>
        <w:spacing w:after="0" w:line="240" w:lineRule="auto"/>
      </w:pPr>
      <w:r w:rsidRPr="006C6F30">
        <w:rPr>
          <w:rFonts w:eastAsia="Times New Roman"/>
          <w:lang w:val="es-US" w:eastAsia="es-ES"/>
        </w:rPr>
        <w:t>Facilitará opciones de impresión y conversión a documentos de la información registrada en el sistema.</w:t>
      </w:r>
    </w:p>
    <w:p w14:paraId="56E7904B" w14:textId="00F7D217" w:rsidR="002D4124" w:rsidRPr="002D4124" w:rsidRDefault="002D4124" w:rsidP="00DE3FF8">
      <w:pPr>
        <w:pStyle w:val="NormalWeb"/>
        <w:rPr>
          <w:rFonts w:ascii="Arial" w:hAnsi="Arial" w:cs="Arial"/>
          <w:b/>
          <w:bCs/>
        </w:rPr>
      </w:pPr>
      <w:r>
        <w:rPr>
          <w:rFonts w:ascii="Arial" w:hAnsi="Arial" w:cs="Arial"/>
          <w:b/>
          <w:bCs/>
        </w:rPr>
        <w:t xml:space="preserve">Estructura de la tesis </w:t>
      </w:r>
    </w:p>
    <w:p w14:paraId="4AD1E6D8" w14:textId="77777777" w:rsidR="00977F95" w:rsidRPr="00977F95" w:rsidRDefault="00977F95" w:rsidP="00977F95">
      <w:pPr>
        <w:spacing w:before="240"/>
        <w:rPr>
          <w:shd w:val="clear" w:color="auto" w:fill="auto"/>
        </w:rPr>
      </w:pPr>
      <w:r w:rsidRPr="00977F95">
        <w:t>El presente Trabajo de Diploma queda estructurado por una introducción, tres capítulos, conclusiones, recomendaciones, referencias bibliográficas y anexos.</w:t>
      </w:r>
    </w:p>
    <w:p w14:paraId="2AF34924" w14:textId="7191B79E" w:rsidR="007644B8" w:rsidRPr="000D487F" w:rsidRDefault="00977F95" w:rsidP="00977F95">
      <w:pPr>
        <w:rPr>
          <w:rFonts w:eastAsia="Times New Roman"/>
          <w:lang w:eastAsia="es-ES"/>
        </w:rPr>
      </w:pPr>
      <w:r w:rsidRPr="00977F95">
        <w:t>En el Capítulo 1 se abordan los conceptos clave relacionados con la gestión de la información vinculada al cálculo del transporte de sedimentos y la erosión costera. Se exponen las tecnologías y herramientas empleadas en el desarrollo del sistema, justificando en cada caso la elección de las mismas, así como la metodología empleada en el proceso de desarrollo del software. El Capítulo 2 ofrece una panorámica sobre los aspectos fundamentales del diseño del sistema propuesto, incluyendo los requisitos funcionales y no funcionales, las historias de usuario, el modelo de clases y los diagramas físicos de la base de datos. Se describe la arquitectura del sistema y cómo sus componentes interactúan para garantizar la eficiencia y seguridad en el almacenamiento y acceso de los datos. En el Capítulo 3 se describe la implementación del sistema, con énfasis en los componentes principales (código fuente, instrucciones y ejecutables). También se incluyen los resultados obtenidos durante la fase de pruebas y el análisis de costo del proyecto.</w:t>
      </w:r>
      <w:r w:rsidR="007644B8" w:rsidRPr="000D487F">
        <w:br w:type="page"/>
      </w:r>
    </w:p>
    <w:p w14:paraId="5249A39F" w14:textId="77777777" w:rsidR="007644B8" w:rsidRPr="00084212" w:rsidRDefault="007644B8" w:rsidP="00DE3FF8">
      <w:pPr>
        <w:pStyle w:val="Ttulo1"/>
      </w:pPr>
      <w:bookmarkStart w:id="12" w:name="_Toc176513908"/>
      <w:r w:rsidRPr="00084212">
        <w:lastRenderedPageBreak/>
        <w:t>Capítulo 1 Marco Teórico Conceptual</w:t>
      </w:r>
      <w:bookmarkEnd w:id="12"/>
    </w:p>
    <w:p w14:paraId="6E16F7C8" w14:textId="77777777" w:rsidR="00D960F5" w:rsidRPr="00B9289B" w:rsidRDefault="00D960F5" w:rsidP="00DE3FF8">
      <w:pPr>
        <w:rPr>
          <w:b/>
          <w:u w:val="single"/>
        </w:rPr>
      </w:pPr>
      <w:bookmarkStart w:id="13" w:name="_Hlk176402943"/>
      <w:r w:rsidRPr="00B9289B">
        <w:t>En este capítulo se explican</w:t>
      </w:r>
      <w:r w:rsidRPr="00B9289B">
        <w:rPr>
          <w:b/>
        </w:rPr>
        <w:t xml:space="preserve"> </w:t>
      </w:r>
      <w:r w:rsidRPr="00B9289B">
        <w:t xml:space="preserve">los principales aspectos teóricos, los conceptos de las tecnologías y la caracterización </w:t>
      </w:r>
      <w:commentRangeStart w:id="14"/>
      <w:r w:rsidRPr="00B9289B">
        <w:t>de las herramientas computacionales utilizadas</w:t>
      </w:r>
      <w:commentRangeEnd w:id="14"/>
      <w:r w:rsidR="00026F9E" w:rsidRPr="00B9289B">
        <w:rPr>
          <w:rStyle w:val="Refdecomentario"/>
        </w:rPr>
        <w:commentReference w:id="14"/>
      </w:r>
    </w:p>
    <w:p w14:paraId="022C9884" w14:textId="06DE6EBB" w:rsidR="007644B8" w:rsidRPr="00B9289B" w:rsidRDefault="007644B8" w:rsidP="00DE3FF8">
      <w:pPr>
        <w:pStyle w:val="Ttulo2"/>
      </w:pPr>
      <w:bookmarkStart w:id="15" w:name="_Toc176513909"/>
      <w:r w:rsidRPr="00B9289B">
        <w:t>Estado del Arte</w:t>
      </w:r>
      <w:bookmarkEnd w:id="15"/>
    </w:p>
    <w:p w14:paraId="1E4AA67F" w14:textId="32DFD89D" w:rsidR="00E402D5" w:rsidRPr="00B9289B" w:rsidRDefault="00E402D5" w:rsidP="00E402D5">
      <w:r w:rsidRPr="00B9289B">
        <w:t>Para el desarrollo del sistema, se empleó el estudio del estado del arte, esto permitió buscar y analizar algunas soluciones con el objetivo de investigación tanto a nivel internacional como nacional, con el objetivo de obtener mayor conocimiento de estos</w:t>
      </w:r>
      <w:r w:rsidR="000138B8" w:rsidRPr="00B9289B">
        <w:t>.</w:t>
      </w:r>
    </w:p>
    <w:p w14:paraId="4E7BF642" w14:textId="1BC50E05" w:rsidR="007644B8" w:rsidRPr="00B9289B" w:rsidRDefault="00E402D5" w:rsidP="00CC18BA">
      <w:pPr>
        <w:pStyle w:val="Ttulo3"/>
      </w:pPr>
      <w:r w:rsidRPr="00B9289B">
        <w:t xml:space="preserve"> </w:t>
      </w:r>
      <w:bookmarkStart w:id="16" w:name="_Toc176513910"/>
      <w:r w:rsidR="007644B8" w:rsidRPr="00B9289B">
        <w:t>Ámbito Internacional</w:t>
      </w:r>
      <w:bookmarkEnd w:id="16"/>
    </w:p>
    <w:p w14:paraId="04A32FAB" w14:textId="514CDC3E" w:rsidR="00204095" w:rsidRPr="00B9289B" w:rsidRDefault="007644B8" w:rsidP="00DE3FF8">
      <w:pPr>
        <w:pStyle w:val="Ttulo4"/>
        <w:numPr>
          <w:ilvl w:val="0"/>
          <w:numId w:val="15"/>
        </w:numPr>
      </w:pPr>
      <w:commentRangeStart w:id="17"/>
      <w:commentRangeStart w:id="18"/>
      <w:r w:rsidRPr="00B9289B">
        <w:t xml:space="preserve">Delft3D </w:t>
      </w:r>
      <w:commentRangeEnd w:id="17"/>
      <w:r w:rsidR="00026F9E" w:rsidRPr="00B9289B">
        <w:rPr>
          <w:rStyle w:val="Refdecomentario"/>
          <w:rFonts w:eastAsiaTheme="minorHAnsi"/>
          <w:b w:val="0"/>
          <w:iCs w:val="0"/>
        </w:rPr>
        <w:commentReference w:id="17"/>
      </w:r>
      <w:commentRangeEnd w:id="18"/>
      <w:r w:rsidR="008A34E4" w:rsidRPr="00B9289B">
        <w:rPr>
          <w:rStyle w:val="Refdecomentario"/>
          <w:rFonts w:eastAsiaTheme="minorHAnsi"/>
          <w:b w:val="0"/>
          <w:iCs w:val="0"/>
        </w:rPr>
        <w:commentReference w:id="18"/>
      </w:r>
      <w:r w:rsidR="000138B8" w:rsidRPr="00B9289B">
        <w:rPr>
          <w:rStyle w:val="Refdenotaalpie"/>
        </w:rPr>
        <w:footnoteReference w:id="1"/>
      </w:r>
    </w:p>
    <w:p w14:paraId="03685451" w14:textId="5EA9D9A2" w:rsidR="007644B8" w:rsidRPr="003A44D8" w:rsidRDefault="007644B8" w:rsidP="00DE3FF8">
      <w:pPr>
        <w:pStyle w:val="NormalWeb"/>
        <w:rPr>
          <w:rFonts w:ascii="Arial" w:hAnsi="Arial" w:cs="Arial"/>
        </w:rPr>
      </w:pPr>
      <w:r w:rsidRPr="003A44D8">
        <w:rPr>
          <w:rFonts w:ascii="Arial" w:hAnsi="Arial" w:cs="Arial"/>
        </w:rPr>
        <w:t>Delft3D es un sistema integrado de modelado numérico desarrollado por Deltares,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A62821">
        <w:rPr>
          <w:rFonts w:ascii="Arial" w:hAnsi="Arial" w:cs="Arial"/>
        </w:rPr>
        <w:instrText xml:space="preserve"> ADDIN ZOTERO_ITEM CSL_CITATION {"citationID":"Q9vQwmxT","properties":{"formattedCitation":"(Meza Sandoval &amp; Valverde Llanos, s.\\uc0\\u160{}f.)","plainCitation":"(Meza Sandoval &amp; Valverde Llanos, s. f.)","noteIndex":0},"citationItems":[{"id":"CyqMIT3o/NxIlI6Y6","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3A44D8" w:rsidRDefault="007644B8" w:rsidP="00DE3FF8">
      <w:pPr>
        <w:pStyle w:val="NormalWeb"/>
        <w:rPr>
          <w:rFonts w:ascii="Arial" w:hAnsi="Arial" w:cs="Arial"/>
        </w:rPr>
      </w:pPr>
      <w:r w:rsidRPr="003A44D8">
        <w:rPr>
          <w:rFonts w:ascii="Arial" w:hAnsi="Arial" w:cs="Arial"/>
        </w:rPr>
        <w:t>Ventajas</w:t>
      </w:r>
    </w:p>
    <w:p w14:paraId="049622AF"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MAcOS.</w:t>
      </w:r>
    </w:p>
    <w:p w14:paraId="0EBD531E" w14:textId="7A321CB7"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r w:rsidR="00CD4604" w:rsidRPr="003A44D8">
        <w:rPr>
          <w:rFonts w:ascii="Arial" w:hAnsi="Arial" w:cs="Arial"/>
        </w:rPr>
        <w:t>adaptar las</w:t>
      </w:r>
      <w:r w:rsidR="009B40DF" w:rsidRPr="003A44D8">
        <w:rPr>
          <w:rFonts w:ascii="Arial" w:hAnsi="Arial" w:cs="Arial"/>
        </w:rPr>
        <w:t xml:space="preserve"> </w:t>
      </w:r>
      <w:r w:rsidR="00CD4604" w:rsidRPr="003A44D8">
        <w:rPr>
          <w:rFonts w:ascii="Arial" w:hAnsi="Arial" w:cs="Arial"/>
        </w:rPr>
        <w:t>necesidades específicas</w:t>
      </w:r>
      <w:r w:rsidR="009B40DF" w:rsidRPr="003A44D8">
        <w:rPr>
          <w:rFonts w:ascii="Arial" w:hAnsi="Arial" w:cs="Arial"/>
        </w:rPr>
        <w:t xml:space="preserve"> del usuario</w:t>
      </w:r>
    </w:p>
    <w:p w14:paraId="102A5A94"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Deltares proporciona soporte técnico y actualizaciones regulares pa</w:t>
      </w:r>
      <w:r w:rsidR="002F5F77" w:rsidRPr="003A44D8">
        <w:rPr>
          <w:rFonts w:ascii="Arial" w:hAnsi="Arial" w:cs="Arial"/>
        </w:rPr>
        <w:t xml:space="preserve">ra garantizar su funcionamiento; cuenta con una comunidad activa de usuarios </w:t>
      </w:r>
    </w:p>
    <w:p w14:paraId="43E1877A" w14:textId="77777777"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14:paraId="3E173780" w14:textId="77777777"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14:paraId="1BB8FDB9" w14:textId="77777777" w:rsidR="007644B8" w:rsidRPr="003A44D8" w:rsidRDefault="007644B8" w:rsidP="00DE3FF8">
      <w:pPr>
        <w:pStyle w:val="NormalWeb"/>
        <w:rPr>
          <w:rFonts w:ascii="Arial" w:hAnsi="Arial" w:cs="Arial"/>
        </w:rPr>
      </w:pPr>
      <w:r w:rsidRPr="003A44D8">
        <w:rPr>
          <w:rFonts w:ascii="Arial" w:hAnsi="Arial" w:cs="Arial"/>
        </w:rPr>
        <w:t>Desventajas</w:t>
      </w:r>
    </w:p>
    <w:p w14:paraId="22EA5BFB" w14:textId="50942569" w:rsidR="00204095" w:rsidRPr="003A44D8" w:rsidRDefault="00026F9E" w:rsidP="00DE3FF8">
      <w:pPr>
        <w:pStyle w:val="NormalWeb"/>
        <w:numPr>
          <w:ilvl w:val="0"/>
          <w:numId w:val="5"/>
        </w:numPr>
        <w:rPr>
          <w:rFonts w:ascii="Arial" w:hAnsi="Arial" w:cs="Arial"/>
        </w:rPr>
      </w:pPr>
      <w:r>
        <w:rPr>
          <w:rFonts w:ascii="Arial" w:hAnsi="Arial" w:cs="Arial"/>
        </w:rPr>
        <w:t>Requiere</w:t>
      </w:r>
      <w:r w:rsidR="009B40DF" w:rsidRPr="003A44D8">
        <w:rPr>
          <w:rFonts w:ascii="Arial" w:hAnsi="Arial" w:cs="Arial"/>
        </w:rPr>
        <w:t xml:space="preserve"> un alto nivel de conocimiento y experiencia para usarla de manera efectiva.</w:t>
      </w:r>
    </w:p>
    <w:p w14:paraId="13D76163" w14:textId="77777777"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14:paraId="48BFC517" w14:textId="77777777" w:rsidR="009B40DF" w:rsidRPr="00B01E9A" w:rsidRDefault="009B40DF" w:rsidP="00DE3FF8">
      <w:pPr>
        <w:pStyle w:val="NormalWeb"/>
        <w:numPr>
          <w:ilvl w:val="0"/>
          <w:numId w:val="5"/>
        </w:numPr>
      </w:pPr>
      <w:r w:rsidRPr="003A44D8">
        <w:rPr>
          <w:rFonts w:ascii="Arial" w:hAnsi="Arial" w:cs="Arial"/>
        </w:rPr>
        <w:t>Cuenta con servicio web pero no ofrece todas las funcionalidades que su versión de escritorio.</w:t>
      </w:r>
    </w:p>
    <w:p w14:paraId="7FF8F10C" w14:textId="218F2C71" w:rsidR="00A54CEB" w:rsidRPr="00B9289B" w:rsidRDefault="00A54CEB" w:rsidP="00DE3FF8">
      <w:pPr>
        <w:pStyle w:val="Ttulo4"/>
      </w:pPr>
      <w:commentRangeStart w:id="19"/>
      <w:commentRangeStart w:id="20"/>
      <w:r w:rsidRPr="00B9289B">
        <w:lastRenderedPageBreak/>
        <w:t>Mike 21</w:t>
      </w:r>
      <w:r w:rsidR="000138B8" w:rsidRPr="00B9289B">
        <w:t xml:space="preserve"> </w:t>
      </w:r>
      <w:r w:rsidR="000138B8" w:rsidRPr="00B9289B">
        <w:rPr>
          <w:rStyle w:val="Refdenotaalpie"/>
        </w:rPr>
        <w:footnoteReference w:id="2"/>
      </w:r>
    </w:p>
    <w:p w14:paraId="0C445691" w14:textId="4E02A0AB"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A62821">
        <w:rPr>
          <w:rFonts w:ascii="Arial" w:hAnsi="Arial" w:cs="Arial"/>
        </w:rPr>
        <w:instrText xml:space="preserve"> ADDIN ZOTERO_ITEM CSL_CITATION {"citationID":"6ThTbo6d","properties":{"formattedCitation":"({\\i{}MIKE 21/3 Sand Transport}, s.\\uc0\\u160{}f.)","plainCitation":"(MIKE 21/3 Sand Transport, s. f.)","noteIndex":0},"citationItems":[{"id":"CyqMIT3o/DUuTvp2r","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xml:space="preserve">. Simula diversos aspectos </w:t>
      </w:r>
      <w:commentRangeEnd w:id="19"/>
      <w:r w:rsidR="00026F9E">
        <w:rPr>
          <w:rStyle w:val="Refdecomentario"/>
          <w:rFonts w:ascii="Arial" w:eastAsiaTheme="minorHAnsi" w:hAnsi="Arial" w:cs="Arial"/>
          <w:lang w:eastAsia="en-US"/>
        </w:rPr>
        <w:commentReference w:id="19"/>
      </w:r>
      <w:commentRangeEnd w:id="20"/>
      <w:r w:rsidR="0090456B">
        <w:rPr>
          <w:rStyle w:val="Refdecomentario"/>
          <w:rFonts w:ascii="Arial" w:eastAsiaTheme="minorHAnsi" w:hAnsi="Arial" w:cs="Arial"/>
          <w:lang w:eastAsia="en-US"/>
        </w:rPr>
        <w:commentReference w:id="20"/>
      </w:r>
      <w:r w:rsidR="00C8036D" w:rsidRPr="003A44D8">
        <w:rPr>
          <w:rFonts w:ascii="Arial" w:hAnsi="Arial" w:cs="Arial"/>
          <w:color w:val="1F1F1F"/>
        </w:rPr>
        <w:t>de los entornos acuáticos en dos dimensiones (2D).</w:t>
      </w:r>
      <w:r w:rsidRPr="003A44D8">
        <w:rPr>
          <w:rFonts w:ascii="Arial" w:hAnsi="Arial" w:cs="Arial"/>
        </w:rPr>
        <w:t xml:space="preserve">  </w:t>
      </w:r>
      <w:r w:rsidR="00A54CEB" w:rsidRPr="003A44D8">
        <w:rPr>
          <w:rFonts w:ascii="Arial" w:hAnsi="Arial" w:cs="Arial"/>
        </w:rPr>
        <w:t>Según</w:t>
      </w:r>
      <w:r w:rsidR="00A54CEB" w:rsidRPr="003A44D8">
        <w:rPr>
          <w:rFonts w:ascii="Arial" w:hAnsi="Arial" w:cs="Arial"/>
          <w:b/>
        </w:rPr>
        <w:t xml:space="preserve"> </w:t>
      </w:r>
      <w:r w:rsidR="00A54CEB" w:rsidRPr="003A44D8">
        <w:rPr>
          <w:rFonts w:ascii="Arial" w:hAnsi="Arial" w:cs="Arial"/>
          <w:b/>
        </w:rPr>
        <w:fldChar w:fldCharType="begin"/>
      </w:r>
      <w:r w:rsidR="00A62821">
        <w:rPr>
          <w:rFonts w:ascii="Arial" w:hAnsi="Arial" w:cs="Arial"/>
          <w:b/>
        </w:rPr>
        <w:instrText xml:space="preserve"> ADDIN ZOTERO_ITEM CSL_CITATION {"citationID":"JfCk84IW","properties":{"formattedCitation":"(Briones Montoya et\\uc0\\u160{}al., 2020)","plainCitation":"(Briones Montoya et al., 2020)","noteIndex":0},"citationItems":[{"id":"CyqMIT3o/W03H0FVC","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14:paraId="34B9C03C" w14:textId="77777777" w:rsidR="00DB6558" w:rsidRPr="003A44D8" w:rsidRDefault="00DB6558" w:rsidP="00DE3FF8">
      <w:pPr>
        <w:pStyle w:val="NormalWeb"/>
        <w:rPr>
          <w:rFonts w:ascii="Arial" w:hAnsi="Arial" w:cs="Arial"/>
        </w:rPr>
      </w:pPr>
      <w:r w:rsidRPr="003A44D8">
        <w:rPr>
          <w:rFonts w:ascii="Arial" w:hAnsi="Arial" w:cs="Arial"/>
        </w:rPr>
        <w:t>Ventajas</w:t>
      </w:r>
    </w:p>
    <w:p w14:paraId="5510832E" w14:textId="185E40E5" w:rsidR="00DB6558" w:rsidRPr="003A44D8" w:rsidRDefault="00DB6558" w:rsidP="00DE3FF8">
      <w:pPr>
        <w:pStyle w:val="NormalWeb"/>
        <w:numPr>
          <w:ilvl w:val="0"/>
          <w:numId w:val="6"/>
        </w:numPr>
        <w:rPr>
          <w:rFonts w:ascii="Arial" w:hAnsi="Arial" w:cs="Arial"/>
        </w:rPr>
      </w:pPr>
      <w:r w:rsidRPr="003A44D8">
        <w:rPr>
          <w:rFonts w:ascii="Arial" w:hAnsi="Arial" w:cs="Arial"/>
        </w:rPr>
        <w:t xml:space="preserve">MIKE 21 tiene </w:t>
      </w:r>
      <w:r w:rsidR="00026F9E" w:rsidRPr="003A44D8">
        <w:rPr>
          <w:rFonts w:ascii="Arial" w:hAnsi="Arial" w:cs="Arial"/>
        </w:rPr>
        <w:t>buena precisión</w:t>
      </w:r>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14:paraId="75855D31" w14:textId="77777777" w:rsidR="00CF4BE3" w:rsidRPr="003A44D8" w:rsidRDefault="00CF4BE3" w:rsidP="00DE3FF8">
      <w:pPr>
        <w:pStyle w:val="NormalWeb"/>
        <w:numPr>
          <w:ilvl w:val="0"/>
          <w:numId w:val="6"/>
        </w:numPr>
        <w:rPr>
          <w:rFonts w:ascii="Arial" w:hAnsi="Arial" w:cs="Arial"/>
        </w:rPr>
      </w:pPr>
      <w:r w:rsidRPr="003A44D8">
        <w:rPr>
          <w:rFonts w:ascii="Arial" w:hAnsi="Arial" w:cs="Arial"/>
        </w:rPr>
        <w:t>Es compatible con los sistemas operativos Windows, macOs y  Linux</w:t>
      </w:r>
    </w:p>
    <w:p w14:paraId="185506B5" w14:textId="77777777"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3A44D8" w:rsidRDefault="00DB6558" w:rsidP="00DE3FF8">
      <w:pPr>
        <w:pStyle w:val="NormalWeb"/>
        <w:rPr>
          <w:rFonts w:ascii="Arial" w:hAnsi="Arial" w:cs="Arial"/>
        </w:rPr>
      </w:pPr>
      <w:r w:rsidRPr="003A44D8">
        <w:rPr>
          <w:rFonts w:ascii="Arial" w:hAnsi="Arial" w:cs="Arial"/>
        </w:rPr>
        <w:t>Desventajas</w:t>
      </w:r>
    </w:p>
    <w:p w14:paraId="3C3D0409" w14:textId="77777777" w:rsidR="000D487F" w:rsidRPr="003A44D8" w:rsidRDefault="000D487F" w:rsidP="00DE3FF8">
      <w:pPr>
        <w:pStyle w:val="Prrafodelista"/>
        <w:numPr>
          <w:ilvl w:val="0"/>
          <w:numId w:val="10"/>
        </w:numPr>
      </w:pPr>
      <w:commentRangeStart w:id="21"/>
      <w:r w:rsidRPr="003A44D8">
        <w:t xml:space="preserve">Es un software costoso. </w:t>
      </w:r>
      <w:commentRangeEnd w:id="21"/>
      <w:r w:rsidR="00026F9E">
        <w:rPr>
          <w:rStyle w:val="Refdecomentario"/>
        </w:rPr>
        <w:commentReference w:id="21"/>
      </w:r>
      <w:r w:rsidRPr="003A44D8">
        <w:t>Esto puede ser un obstáculo para su uso por parte de pequeñas empresas y organizaciones.</w:t>
      </w:r>
    </w:p>
    <w:p w14:paraId="0BD0B174" w14:textId="77777777" w:rsidR="000D487F" w:rsidRPr="003A44D8" w:rsidRDefault="000D487F" w:rsidP="00DE3FF8">
      <w:pPr>
        <w:pStyle w:val="Prrafodelista"/>
        <w:numPr>
          <w:ilvl w:val="0"/>
          <w:numId w:val="10"/>
        </w:numPr>
      </w:pPr>
      <w:r w:rsidRPr="003A44D8">
        <w:t>Requiere un ordenador potente para funcionar correctamente.</w:t>
      </w:r>
    </w:p>
    <w:p w14:paraId="60345CFF" w14:textId="77777777" w:rsidR="00155CA0" w:rsidRPr="003A44D8" w:rsidRDefault="00155CA0" w:rsidP="00DE3FF8"/>
    <w:p w14:paraId="53E082C5" w14:textId="787BF814" w:rsidR="000D487F" w:rsidRPr="00B9289B" w:rsidRDefault="000D487F" w:rsidP="00DE3FF8">
      <w:pPr>
        <w:pStyle w:val="Ttulo4"/>
      </w:pPr>
      <w:r w:rsidRPr="00B9289B">
        <w:t xml:space="preserve">XBeach </w:t>
      </w:r>
      <w:r w:rsidR="00650787" w:rsidRPr="00B9289B">
        <w:rPr>
          <w:rStyle w:val="Refdenotaalpie"/>
        </w:rPr>
        <w:footnoteReference w:id="3"/>
      </w:r>
    </w:p>
    <w:p w14:paraId="67059B20" w14:textId="77777777" w:rsidR="000D487F" w:rsidRPr="003A44D8" w:rsidRDefault="00155CA0" w:rsidP="00DE3FF8">
      <w:r w:rsidRPr="003A44D8">
        <w:t>XBeach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3" w:history="1">
        <w:r w:rsidRPr="003A44D8">
          <w:rPr>
            <w:rStyle w:val="Hipervnculo"/>
            <w:color w:val="auto"/>
            <w:u w:val="none"/>
          </w:rPr>
          <w:t>Cuerpo de Ingenieros del Ejército de los Estados Unidos</w:t>
        </w:r>
      </w:hyperlink>
      <w:r w:rsidRPr="003A44D8">
        <w:t>, el </w:t>
      </w:r>
      <w:hyperlink r:id="rId14" w:tgtFrame="_blank" w:history="1">
        <w:r w:rsidRPr="003A44D8">
          <w:rPr>
            <w:rStyle w:val="Hipervnculo"/>
            <w:color w:val="auto"/>
            <w:u w:val="none"/>
          </w:rPr>
          <w:t>Rijkswaterstaat</w:t>
        </w:r>
      </w:hyperlink>
      <w:r w:rsidRPr="003A44D8">
        <w:t> y la </w:t>
      </w:r>
      <w:hyperlink r:id="rId15" w:tgtFrame="_blank" w:history="1">
        <w:r w:rsidRPr="003A44D8">
          <w:rPr>
            <w:rStyle w:val="Hipervnculo"/>
            <w:color w:val="auto"/>
            <w:u w:val="none"/>
          </w:rPr>
          <w:t>UE</w:t>
        </w:r>
      </w:hyperlink>
      <w:r w:rsidRPr="003A44D8">
        <w:t>, con el apoyo de un consorcio de </w:t>
      </w:r>
      <w:hyperlink r:id="rId16" w:history="1">
        <w:r w:rsidRPr="003A44D8">
          <w:rPr>
            <w:rStyle w:val="Hipervnculo"/>
            <w:color w:val="auto"/>
            <w:u w:val="none"/>
          </w:rPr>
          <w:t>UNESCO-IHE</w:t>
        </w:r>
      </w:hyperlink>
      <w:r w:rsidRPr="003A44D8">
        <w:t>, </w:t>
      </w:r>
      <w:hyperlink r:id="rId17" w:history="1">
        <w:r w:rsidRPr="003A44D8">
          <w:rPr>
            <w:rStyle w:val="Hipervnculo"/>
            <w:color w:val="auto"/>
            <w:u w:val="none"/>
          </w:rPr>
          <w:t>Deltares</w:t>
        </w:r>
      </w:hyperlink>
      <w:r w:rsidRPr="003A44D8">
        <w:t>, la </w:t>
      </w:r>
      <w:hyperlink r:id="rId18" w:history="1">
        <w:r w:rsidRPr="003A44D8">
          <w:rPr>
            <w:rStyle w:val="Hipervnculo"/>
            <w:color w:val="auto"/>
            <w:u w:val="none"/>
          </w:rPr>
          <w:t>Universidad Tecnológica de Delft</w:t>
        </w:r>
      </w:hyperlink>
      <w:r w:rsidRPr="003A44D8">
        <w:t> y la </w:t>
      </w:r>
      <w:hyperlink r:id="rId19" w:history="1">
        <w:r w:rsidRPr="003A44D8">
          <w:rPr>
            <w:rStyle w:val="Hipervnculo"/>
            <w:color w:val="auto"/>
            <w:u w:val="none"/>
          </w:rPr>
          <w:t>Universidad de Miami</w:t>
        </w:r>
      </w:hyperlink>
      <w:r w:rsidRPr="003A44D8">
        <w:t>.(</w:t>
      </w:r>
      <w:r w:rsidRPr="003A44D8">
        <w:rPr>
          <w:i/>
          <w:iCs/>
        </w:rPr>
        <w:t>Home - XBeach - Oss.Deltares.Nl</w:t>
      </w:r>
      <w:r w:rsidRPr="003A44D8">
        <w:t>, s. f.)</w:t>
      </w:r>
      <w:r w:rsidR="00142464">
        <w:t>.</w:t>
      </w:r>
    </w:p>
    <w:p w14:paraId="5D1D197A" w14:textId="77777777" w:rsidR="00155CA0" w:rsidRDefault="00155CA0" w:rsidP="00DE3FF8">
      <w:r w:rsidRPr="003A44D8">
        <w:t xml:space="preserve">Ventajas </w:t>
      </w:r>
    </w:p>
    <w:p w14:paraId="40674B04" w14:textId="77777777" w:rsidR="00142464" w:rsidRDefault="00142464" w:rsidP="00142464">
      <w:pPr>
        <w:pStyle w:val="Prrafodelista"/>
        <w:numPr>
          <w:ilvl w:val="0"/>
          <w:numId w:val="19"/>
        </w:numPr>
      </w:pPr>
      <w:r>
        <w:t xml:space="preserve">Es un software flexible que permite la simulación de una variedad de procesos físicos, incluyendo ecuaciones de agua superficial, flujo </w:t>
      </w:r>
      <w:r>
        <w:lastRenderedPageBreak/>
        <w:t>subterráneo, transporte de sedimentos, y más. Esto lo hace adecuado para una amplia gama de aplicaciones costeras y fluviales.</w:t>
      </w:r>
    </w:p>
    <w:p w14:paraId="55B5AF4B" w14:textId="77777777"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p>
    <w:p w14:paraId="3612BE18" w14:textId="77777777" w:rsidR="00155CA0" w:rsidRPr="003A44D8" w:rsidRDefault="00142464" w:rsidP="00DE3FF8">
      <w:pPr>
        <w:pStyle w:val="Prrafodelista"/>
        <w:numPr>
          <w:ilvl w:val="0"/>
          <w:numId w:val="19"/>
        </w:numPr>
      </w:pPr>
      <w:r>
        <w:t>Incorpora la ecuación de advección-difusión para el transporte de sedimentos, junto con varios parámetros generales y formulaciones de transporte, lo que facilita la simulación de la erosión y deposición de sedimentos</w:t>
      </w:r>
    </w:p>
    <w:p w14:paraId="08135D23" w14:textId="77777777" w:rsidR="00155CA0" w:rsidRDefault="00155CA0" w:rsidP="00DE3FF8">
      <w:r w:rsidRPr="003A44D8">
        <w:t>Desventajas</w:t>
      </w:r>
    </w:p>
    <w:p w14:paraId="69E8C6F4" w14:textId="77777777" w:rsidR="00142464" w:rsidRDefault="00142464" w:rsidP="00142464">
      <w:pPr>
        <w:pStyle w:val="Prrafodelista"/>
        <w:numPr>
          <w:ilvl w:val="0"/>
          <w:numId w:val="20"/>
        </w:numPr>
      </w:pPr>
      <w:r>
        <w:t>Debido a su amplio rango de funcionalidades, XBeach puede ser complejo de aprender y utilizar eficientemente, especialmente para usuarios nuevos o con experiencia limitada en modelado hidrológico y costero.</w:t>
      </w:r>
    </w:p>
    <w:p w14:paraId="0F80A42F" w14:textId="0ADA19B7" w:rsidR="00084212" w:rsidRPr="003A44D8" w:rsidRDefault="00142464" w:rsidP="00DE3FF8">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14:paraId="55275B64" w14:textId="3168E52A" w:rsidR="000D487F" w:rsidRPr="00B9289B" w:rsidRDefault="00FB794B" w:rsidP="00B9289B">
      <w:pPr>
        <w:pStyle w:val="Ttulo3"/>
      </w:pPr>
      <w:bookmarkStart w:id="22" w:name="_Toc176513911"/>
      <w:bookmarkEnd w:id="13"/>
      <w:r w:rsidRPr="00B9289B">
        <w:t xml:space="preserve"> Ámbito Nacional</w:t>
      </w:r>
      <w:bookmarkEnd w:id="22"/>
    </w:p>
    <w:p w14:paraId="664E45AD" w14:textId="76D1B1B9" w:rsidR="003E2D34" w:rsidRPr="003A44D8" w:rsidRDefault="003E2D34" w:rsidP="00DE3FF8">
      <w:pPr>
        <w:pStyle w:val="NormalWeb"/>
        <w:rPr>
          <w:rFonts w:ascii="Arial" w:hAnsi="Arial" w:cs="Arial"/>
        </w:rPr>
      </w:pPr>
      <w:r w:rsidRPr="003A44D8">
        <w:rPr>
          <w:rFonts w:ascii="Arial" w:hAnsi="Arial" w:cs="Arial"/>
        </w:rPr>
        <w:t>Cuba se han realizado varios estudios para el cálculo de los sedimentos para ello han empleado varios software internacionales ente ellos LITPAK en</w:t>
      </w:r>
      <w:r w:rsidR="00AD1141">
        <w:rPr>
          <w:rFonts w:ascii="Arial" w:hAnsi="Arial" w:cs="Arial"/>
        </w:rPr>
        <w:t xml:space="preserve"> </w:t>
      </w:r>
      <w:r w:rsidRPr="003A44D8">
        <w:rPr>
          <w:rFonts w:ascii="Arial" w:hAnsi="Arial" w:cs="Arial"/>
        </w:rPr>
        <w:t>(Caiza Quinga,2019), sistema de modelado costero (SMC) a un tramo crítico en la playa Varadero en (Vidal Fernandez,2010)</w:t>
      </w:r>
      <w:r w:rsidR="00FA1828">
        <w:rPr>
          <w:rFonts w:ascii="Arial" w:hAnsi="Arial" w:cs="Arial"/>
        </w:rPr>
        <w:t xml:space="preserve">, en </w:t>
      </w:r>
      <w:r w:rsidR="00A62821">
        <w:rPr>
          <w:rFonts w:ascii="Arial" w:hAnsi="Arial" w:cs="Arial"/>
        </w:rPr>
        <w:fldChar w:fldCharType="begin"/>
      </w:r>
      <w:r w:rsidR="00A62821">
        <w:rPr>
          <w:rFonts w:ascii="Arial" w:hAnsi="Arial" w:cs="Arial"/>
        </w:rPr>
        <w:instrText xml:space="preserve"> ADDIN ZOTERO_ITEM CSL_CITATION {"citationID":"y8HLyICi","properties":{"formattedCitation":"(Hugues &amp; L\\uc0\\u243{}pez, 2010)","plainCitation":"(Hugues &amp; López, 2010)","noteIndex":0},"citationItems":[{"id":228,"uris":["http://zotero.org/users/local/OKUlA4WO/items/PZHBHT3H"],"itemData":{"id":228,"type":"article-journal","container-title":"Revista Cubana de Ingeniería","issue":"1","page":"41-47","title":"Método para la estimación del transporte longitudinal de sedimentos en playas de arena","volume":"1","author":[{"family":"Hugues","given":"Ronnie Torres"},{"family":"López","given":"Luis Córdova"}],"issued":{"date-parts":[["2010"]]}}}],"schema":"https://github.com/citation-style-language/schema/raw/master/csl-citation.json"} </w:instrText>
      </w:r>
      <w:r w:rsidR="00A62821">
        <w:rPr>
          <w:rFonts w:ascii="Arial" w:hAnsi="Arial" w:cs="Arial"/>
        </w:rPr>
        <w:fldChar w:fldCharType="separate"/>
      </w:r>
      <w:r w:rsidR="00A62821" w:rsidRPr="00A62821">
        <w:rPr>
          <w:rFonts w:ascii="Arial" w:hAnsi="Arial" w:cs="Arial"/>
        </w:rPr>
        <w:t>(Hugues &amp; López, 2010)</w:t>
      </w:r>
      <w:r w:rsidR="00A62821">
        <w:rPr>
          <w:rFonts w:ascii="Arial" w:hAnsi="Arial" w:cs="Arial"/>
        </w:rPr>
        <w:fldChar w:fldCharType="end"/>
      </w:r>
      <w:r w:rsidR="00A62821">
        <w:rPr>
          <w:rFonts w:ascii="Arial" w:hAnsi="Arial" w:cs="Arial"/>
        </w:rPr>
        <w:t xml:space="preserve"> no fue empleado ningún software, en </w:t>
      </w:r>
      <w:r w:rsidR="004F73F7">
        <w:rPr>
          <w:rFonts w:ascii="Arial" w:hAnsi="Arial" w:cs="Arial"/>
        </w:rPr>
        <w:fldChar w:fldCharType="begin"/>
      </w:r>
      <w:r w:rsidR="004F73F7">
        <w:rPr>
          <w:rFonts w:ascii="Arial" w:hAnsi="Arial" w:cs="Arial"/>
        </w:rPr>
        <w:instrText xml:space="preserve"> ADDIN ZOTERO_ITEM CSL_CITATION {"citationID":"5dQvKmjL","properties":{"formattedCitation":"(C\\uc0\\u243{}rdova-L\\uc0\\u243{}pez &amp; Torres-Hugues, 2011)","plainCitation":"(Córdova-López &amp; Torres-Hugues, 2011)","noteIndex":0},"citationItems":[{"id":229,"uris":["http://zotero.org/users/local/OKUlA4WO/items/IBXBUZ59"],"itemData":{"id":229,"type":"article-journal","container-title":"Tecnología y ciencias del agua","issue":"3","note":"ISBN: 2007-2422\npublisher: Instituto Mexicano de Tecnología del Agua","page":"127-140","title":"Modelo matemático para la determinación del transporte longitudinal para playas del Caribe","volume":"2","author":[{"family":"Córdova-López","given":"Luis Fermín"},{"family":"Torres-Hugues","given":"Ronnie"}],"issued":{"date-parts":[["2011"]]}}}],"schema":"https://github.com/citation-style-language/schema/raw/master/csl-citation.json"} </w:instrText>
      </w:r>
      <w:r w:rsidR="004F73F7">
        <w:rPr>
          <w:rFonts w:ascii="Arial" w:hAnsi="Arial" w:cs="Arial"/>
        </w:rPr>
        <w:fldChar w:fldCharType="separate"/>
      </w:r>
      <w:r w:rsidR="004F73F7" w:rsidRPr="004F73F7">
        <w:rPr>
          <w:rFonts w:ascii="Arial" w:hAnsi="Arial" w:cs="Arial"/>
        </w:rPr>
        <w:t>(Córdova-López &amp; Torres-Hugues, 2011)</w:t>
      </w:r>
      <w:r w:rsidR="004F73F7">
        <w:rPr>
          <w:rFonts w:ascii="Arial" w:hAnsi="Arial" w:cs="Arial"/>
        </w:rPr>
        <w:fldChar w:fldCharType="end"/>
      </w:r>
      <w:r w:rsidR="004F73F7">
        <w:rPr>
          <w:rFonts w:ascii="Arial" w:hAnsi="Arial" w:cs="Arial"/>
        </w:rPr>
        <w:t xml:space="preserve"> se uso UNIBEST para comparar los resultados de los modelos CERC, Kamphuis y Bijiker con los que nos entrega este software en un estudio de la península de Hicacos Mata</w:t>
      </w:r>
      <w:r w:rsidR="00AD1141">
        <w:rPr>
          <w:rFonts w:ascii="Arial" w:hAnsi="Arial" w:cs="Arial"/>
        </w:rPr>
        <w:t>n</w:t>
      </w:r>
      <w:r w:rsidR="004F73F7">
        <w:rPr>
          <w:rFonts w:ascii="Arial" w:hAnsi="Arial" w:cs="Arial"/>
        </w:rPr>
        <w:t>zas</w:t>
      </w:r>
    </w:p>
    <w:p w14:paraId="63D3F847" w14:textId="77777777" w:rsidR="006E2D14" w:rsidRPr="00B9289B" w:rsidRDefault="006B7649" w:rsidP="00DE3FF8">
      <w:pPr>
        <w:pStyle w:val="Ttulo2"/>
      </w:pPr>
      <w:bookmarkStart w:id="23" w:name="_Toc176513912"/>
      <w:bookmarkStart w:id="24" w:name="_Hlk176949920"/>
      <w:r w:rsidRPr="00B9289B">
        <w:t>Gestión</w:t>
      </w:r>
      <w:bookmarkEnd w:id="23"/>
    </w:p>
    <w:p w14:paraId="55E8B45A" w14:textId="6833891F" w:rsidR="00DE3FF8" w:rsidRPr="00B9289B" w:rsidRDefault="00FC3B87" w:rsidP="00DE3FF8">
      <w:r w:rsidRPr="00B9289B">
        <w:t xml:space="preserve">La gestión es un conjunto de procedimientos y acciones que se llevan a cabo para lograr un determinado objetivo. El objetivo de la gestión es alcanzar un objetivo optimizando al máximo posible los recursos disponibles. </w:t>
      </w:r>
      <w:r w:rsidRPr="00B9289B">
        <w:fldChar w:fldCharType="begin"/>
      </w:r>
      <w:r w:rsidR="00A62821">
        <w:instrText xml:space="preserve"> ADDIN ZOTERO_ITEM CSL_CITATION {"citationID":"J561SeuD","properties":{"formattedCitation":"(Westreicher, 2020)","plainCitation":"(Westreicher, 2020)","noteIndex":0},"citationItems":[{"id":"CyqMIT3o/lQWbWs5F","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B9289B">
        <w:fldChar w:fldCharType="separate"/>
      </w:r>
      <w:r w:rsidRPr="00B9289B">
        <w:t>(Westreicher, 2020)</w:t>
      </w:r>
      <w:r w:rsidRPr="00B9289B">
        <w:fldChar w:fldCharType="end"/>
      </w:r>
    </w:p>
    <w:p w14:paraId="5B5BC480" w14:textId="77777777" w:rsidR="001B6AC5" w:rsidRPr="00B9289B" w:rsidRDefault="001B6AC5" w:rsidP="00DE3FF8">
      <w:pPr>
        <w:pStyle w:val="Ttulo2"/>
      </w:pPr>
      <w:bookmarkStart w:id="25" w:name="_Toc176513913"/>
      <w:r w:rsidRPr="00B9289B">
        <w:t>Sistema de Gestión</w:t>
      </w:r>
      <w:bookmarkEnd w:id="25"/>
      <w:r w:rsidRPr="00B9289B">
        <w:t xml:space="preserve"> </w:t>
      </w:r>
    </w:p>
    <w:p w14:paraId="6A8E3A3D" w14:textId="6A7BB535" w:rsidR="001B6AC5" w:rsidRPr="00B9289B" w:rsidRDefault="00953D8D" w:rsidP="00DE3FF8">
      <w:r w:rsidRPr="00B9289B">
        <w:t>Un sistema de gestión es un conjunto de procesos y herramientas diseñados para ayudar a una organización a alcanzar sus objetivos y metas de manera eficiente y efectiva</w:t>
      </w:r>
      <w:r w:rsidR="00CD6F0F" w:rsidRPr="00B9289B">
        <w:t xml:space="preserve"> </w:t>
      </w:r>
      <w:r w:rsidR="00CD6F0F" w:rsidRPr="00B9289B">
        <w:fldChar w:fldCharType="begin"/>
      </w:r>
      <w:r w:rsidR="00A62821">
        <w:instrText xml:space="preserve"> ADDIN ZOTERO_ITEM CSL_CITATION {"citationID":"Wcg3m5RU","properties":{"formattedCitation":"({\\i{}Sistema de Gesti\\uc0\\u243{}n}, s.\\uc0\\u160{}f.)","plainCitation":"(Sistema de Gestión, s. f.)","noteIndex":0},"citationItems":[{"id":"CyqMIT3o/AQZGAMQn","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B9289B">
        <w:fldChar w:fldCharType="separate"/>
      </w:r>
      <w:r w:rsidR="00CD6F0F" w:rsidRPr="00B9289B">
        <w:t>(Sistema de Gestión, s. f.)</w:t>
      </w:r>
      <w:r w:rsidR="00CD6F0F" w:rsidRPr="00B9289B">
        <w:fldChar w:fldCharType="end"/>
      </w:r>
      <w:r w:rsidR="00CD6F0F" w:rsidRPr="00B9289B">
        <w:t xml:space="preserve">.También </w:t>
      </w:r>
      <w:r w:rsidR="00B55E56" w:rsidRPr="00B9289B">
        <w:t>u</w:t>
      </w:r>
      <w:r w:rsidR="00CD6F0F" w:rsidRPr="00B9289B">
        <w:t>n </w:t>
      </w:r>
      <w:r w:rsidR="00CD6F0F" w:rsidRPr="00B9289B">
        <w:rPr>
          <w:rStyle w:val="Textoennegrita"/>
          <w:b w:val="0"/>
          <w:bCs w:val="0"/>
        </w:rPr>
        <w:t>sistema de gestión</w:t>
      </w:r>
      <w:r w:rsidR="00CD6F0F" w:rsidRPr="00B9289B">
        <w:t> es una herramienta que permite controlar, planificar, organizar y, hasta cierto punto, automatizar las tareas de una empresa</w:t>
      </w:r>
      <w:r w:rsidR="00B55E56" w:rsidRPr="00B9289B">
        <w:t>.</w:t>
      </w:r>
      <w:r w:rsidR="00B55E56" w:rsidRPr="00B9289B">
        <w:fldChar w:fldCharType="begin"/>
      </w:r>
      <w:r w:rsidR="00A62821">
        <w:instrText xml:space="preserve"> ADDIN ZOTERO_ITEM CSL_CITATION {"citationID":"qrMxXHDV","properties":{"formattedCitation":"(Ekon, 2021)","plainCitation":"(Ekon, 2021)","noteIndex":0},"citationItems":[{"id":"CyqMIT3o/o6LFkJ1I","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B9289B">
        <w:fldChar w:fldCharType="separate"/>
      </w:r>
      <w:r w:rsidR="00B55E56" w:rsidRPr="00B9289B">
        <w:t>(Ekon, 2021)</w:t>
      </w:r>
      <w:r w:rsidR="00B55E56" w:rsidRPr="00B9289B">
        <w:fldChar w:fldCharType="end"/>
      </w:r>
    </w:p>
    <w:p w14:paraId="6D5D2AE5" w14:textId="2E2232AC" w:rsidR="0016370C" w:rsidRPr="00B9289B" w:rsidRDefault="0016370C" w:rsidP="0016370C">
      <w:pPr>
        <w:pStyle w:val="Ttulo2"/>
      </w:pPr>
      <w:bookmarkStart w:id="26" w:name="_Toc176513914"/>
      <w:r w:rsidRPr="00B9289B">
        <w:t>Servicios Web</w:t>
      </w:r>
      <w:bookmarkEnd w:id="26"/>
      <w:r w:rsidRPr="00B9289B">
        <w:t xml:space="preserve"> </w:t>
      </w:r>
    </w:p>
    <w:p w14:paraId="70FEC826" w14:textId="005A554C" w:rsidR="00CE51AA" w:rsidRPr="00B9289B" w:rsidRDefault="00CE51AA" w:rsidP="00CE51AA">
      <w:r w:rsidRPr="00B9289B">
        <w:t xml:space="preserve">Según Jorge Ocampos los servicios web son aplicaciones que se comunican y comparten datos e información a través de la red, utilizando un conjunto de </w:t>
      </w:r>
      <w:r w:rsidRPr="00B9289B">
        <w:lastRenderedPageBreak/>
        <w:t xml:space="preserve">estándares y protocolos abiertos. Están diseñados para soportar la interacción máquina a máquina, facilitando la interoperabilidad entre sistemas heterogéneos. Es decir, dos sistemas no necesitan conocerse para poder comunicarse mientras se acojan a las reglas de comunicación del estándar de servicio web usado. </w:t>
      </w:r>
      <w:r w:rsidR="00D03838" w:rsidRPr="00B9289B">
        <w:rPr>
          <w:rStyle w:val="Hipervnculo"/>
        </w:rPr>
        <w:fldChar w:fldCharType="begin"/>
      </w:r>
      <w:r w:rsidR="00A62821">
        <w:rPr>
          <w:rStyle w:val="Hipervnculo"/>
        </w:rPr>
        <w:instrText xml:space="preserve"> ADDIN ZOTERO_ITEM CSL_CITATION {"citationID":"izhsrTI8","properties":{"formattedCitation":"({\\i{}\\uc0\\u191{}Qu\\uc0\\u233{} son los Servicios Web (Web Services)\\uc0\\u8239{}? \\uc0\\u8211{} Jorge Ocampos}, s.\\uc0\\u160{}f.)","plainCitation":"(¿Qué son los Servicios Web (Web Services) ? – Jorge Ocampos, s. f.)","noteIndex":0},"citationItems":[{"id":"CyqMIT3o/KdZkD2bs","uris":["http://zotero.org/users/local/l7Hp8k1w/items/979GQDDT"],"itemData":{"id":390,"type":"webpage","title":"¿Qué son los Servicios Web (Web Services) ? – Jorge Ocampos","URL":"https://jorgeocampos.blog/2023/12/18/servicios-web/","accessed":{"date-parts":[["2024",9,6]]}}}],"schema":"https://github.com/citation-style-language/schema/raw/master/csl-citation.json"} </w:instrText>
      </w:r>
      <w:r w:rsidR="00D03838" w:rsidRPr="00B9289B">
        <w:rPr>
          <w:rStyle w:val="Hipervnculo"/>
        </w:rPr>
        <w:fldChar w:fldCharType="separate"/>
      </w:r>
      <w:r w:rsidR="00D03838" w:rsidRPr="00B9289B">
        <w:t>(</w:t>
      </w:r>
      <w:r w:rsidR="00D03838" w:rsidRPr="00B9289B">
        <w:rPr>
          <w:i/>
          <w:iCs/>
        </w:rPr>
        <w:t>¿Qué son los Servicios Web (Web Services) ? – Jorge Ocampos</w:t>
      </w:r>
      <w:r w:rsidR="00D03838" w:rsidRPr="00B9289B">
        <w:t>, s. f.)</w:t>
      </w:r>
      <w:r w:rsidR="00D03838" w:rsidRPr="00B9289B">
        <w:rPr>
          <w:rStyle w:val="Hipervnculo"/>
        </w:rPr>
        <w:fldChar w:fldCharType="end"/>
      </w:r>
    </w:p>
    <w:p w14:paraId="2A43933F" w14:textId="4CD3E40B" w:rsidR="0016370C" w:rsidRPr="00B9289B" w:rsidRDefault="0016370C" w:rsidP="0016370C">
      <w:pPr>
        <w:pStyle w:val="Ttulo2"/>
      </w:pPr>
      <w:bookmarkStart w:id="27" w:name="_Toc88600706"/>
      <w:bookmarkStart w:id="28" w:name="_Toc88579756"/>
      <w:bookmarkStart w:id="29" w:name="_Toc176513915"/>
      <w:r w:rsidRPr="00B9289B">
        <w:t>Arquitectura de Microservicios</w:t>
      </w:r>
      <w:bookmarkEnd w:id="27"/>
      <w:bookmarkEnd w:id="28"/>
      <w:bookmarkEnd w:id="29"/>
    </w:p>
    <w:p w14:paraId="0DD47748" w14:textId="00F10B6E" w:rsidR="00D03838" w:rsidRPr="00B9289B" w:rsidRDefault="00CD4604" w:rsidP="00D03838">
      <w:r w:rsidRPr="00B9289B">
        <w:t xml:space="preserve">Un microservicio es un conjunto de pequeños servicios que pueden ser desarrollados independientemente, desplegados ya sea en Centros de datos On-Premise o en la Computación en la Nube. Al ser desplegados en la computación en la nube existe la ventaja que pueden escalar de forma independiente, más rápida que en On-Premise. Un microservicio consiste en partir un sistema en pequeños componentes cooperantes, donde estos componentes interactúan unos con otros mediante interfaces. Cada microservicio al ser desarrollado y desplegado de forma independiente, puede ser creado en cualquier lenguaje de programación y cualquier plataforma. El desarrollo de pequeños componentes en microservicios hace que el desarrollo sea más ágil e independiente de la tecnología y lenguaje de programación </w:t>
      </w:r>
      <w:r w:rsidR="007D1FBE" w:rsidRPr="00B9289B">
        <w:fldChar w:fldCharType="begin"/>
      </w:r>
      <w:r w:rsidR="00A62821">
        <w:instrText xml:space="preserve"> ADDIN ZOTERO_ITEM CSL_CITATION {"citationID":"L5n3WIEY","properties":{"formattedCitation":"(Velepucha et\\uc0\\u160{}al., 2019)","plainCitation":"(Velepucha et al., 2019)","noteIndex":0},"citationItems":[{"id":"CyqMIT3o/WTrRKwY4","uris":["http://zotero.org/users/local/l7Hp8k1w/items/RCDWEQRP"],"itemData":{"id":392,"type":"article-journal","container-title":"Revista Ibérica de Sistemas e Tecnologias de Informação","issue":"E17","note":"ISBN: 1646-9895\npublisher: Associação Ibérica de Sistemas e Tecnologias de Informacao","page":"1000-1009","title":"MOMMIV: Modelo para descomposición de una arquitectura monolítica hacia una arquitectura de microservicios bajo el Principio de Ocultación de Información","author":[{"family":"Velepucha","given":"Víctor"},{"family":"Flores","given":"Pamela"},{"family":"Torres","given":"Jenny"}],"issued":{"date-parts":[["2019"]]}}}],"schema":"https://github.com/citation-style-language/schema/raw/master/csl-citation.json"} </w:instrText>
      </w:r>
      <w:r w:rsidR="007D1FBE" w:rsidRPr="00B9289B">
        <w:fldChar w:fldCharType="separate"/>
      </w:r>
      <w:r w:rsidR="007D1FBE" w:rsidRPr="00B9289B">
        <w:t>(Velepucha et al., 2019)</w:t>
      </w:r>
      <w:r w:rsidR="007D1FBE" w:rsidRPr="00B9289B">
        <w:fldChar w:fldCharType="end"/>
      </w:r>
    </w:p>
    <w:p w14:paraId="7D749BB2" w14:textId="77777777" w:rsidR="0016370C" w:rsidRPr="00B9289B" w:rsidRDefault="0016370C" w:rsidP="0016370C">
      <w:pPr>
        <w:pStyle w:val="Ttulo2"/>
        <w:rPr>
          <w:shd w:val="clear" w:color="auto" w:fill="auto"/>
        </w:rPr>
      </w:pPr>
      <w:bookmarkStart w:id="30" w:name="_Toc88600707"/>
      <w:bookmarkStart w:id="31" w:name="_Toc88579757"/>
      <w:bookmarkStart w:id="32" w:name="_Toc176513916"/>
      <w:r w:rsidRPr="00B9289B">
        <w:t>Pruebas de Software</w:t>
      </w:r>
      <w:bookmarkEnd w:id="30"/>
      <w:bookmarkEnd w:id="31"/>
      <w:bookmarkEnd w:id="32"/>
    </w:p>
    <w:p w14:paraId="0073AFD9" w14:textId="77777777" w:rsidR="00F02DA3" w:rsidRPr="00B9289B" w:rsidRDefault="00F02DA3" w:rsidP="00F02DA3">
      <w:pPr>
        <w:spacing w:after="300" w:line="336" w:lineRule="atLeast"/>
        <w:rPr>
          <w:rFonts w:eastAsia="Times New Roman"/>
          <w:color w:val="272727"/>
          <w:shd w:val="clear" w:color="auto" w:fill="auto"/>
          <w:lang w:val="es-CU" w:eastAsia="es-CU"/>
        </w:rPr>
      </w:pPr>
      <w:commentRangeStart w:id="33"/>
      <w:commentRangeStart w:id="34"/>
      <w:r w:rsidRPr="00B9289B">
        <w:rPr>
          <w:rFonts w:eastAsia="Times New Roman"/>
          <w:color w:val="272727"/>
          <w:shd w:val="clear" w:color="auto" w:fill="auto"/>
          <w:lang w:val="es-CU" w:eastAsia="es-CU"/>
        </w:rPr>
        <w:t>Según Glenford J. Myers reconocido informático y autor de libros reconocidos de Testing, entre ellos The Art of Software Testing, nos dice en su frase:</w:t>
      </w:r>
    </w:p>
    <w:p w14:paraId="089F8F9B" w14:textId="4428E221" w:rsidR="00D24A89" w:rsidRPr="00B9289B" w:rsidRDefault="00F02DA3" w:rsidP="00D24A89">
      <w:pPr>
        <w:spacing w:after="0" w:line="288" w:lineRule="atLeast"/>
        <w:rPr>
          <w:rFonts w:eastAsia="Times New Roman"/>
          <w:shd w:val="clear" w:color="auto" w:fill="auto"/>
          <w:lang w:val="es-CU" w:eastAsia="es-CU"/>
        </w:rPr>
      </w:pPr>
      <w:r w:rsidRPr="00B9289B">
        <w:rPr>
          <w:rFonts w:eastAsia="Times New Roman"/>
          <w:color w:val="026DA7"/>
          <w:shd w:val="clear" w:color="auto" w:fill="auto"/>
          <w:lang w:val="es-CU" w:eastAsia="es-CU"/>
        </w:rPr>
        <w:t>“</w:t>
      </w:r>
      <w:r w:rsidRPr="00B9289B">
        <w:rPr>
          <w:rFonts w:eastAsia="Times New Roman"/>
          <w:shd w:val="clear" w:color="auto" w:fill="auto"/>
          <w:lang w:val="es-CU" w:eastAsia="es-CU"/>
        </w:rPr>
        <w:t>Las pruebas de software son el proceso de ejecutar un programa con la intención de encontrar errores”</w:t>
      </w:r>
      <w:r w:rsidR="00483C7C" w:rsidRPr="00B9289B">
        <w:rPr>
          <w:rFonts w:eastAsia="Times New Roman"/>
          <w:shd w:val="clear" w:color="auto" w:fill="auto"/>
          <w:lang w:val="es-CU" w:eastAsia="es-CU"/>
        </w:rPr>
        <w:t xml:space="preserve">  </w:t>
      </w:r>
      <w:r w:rsidR="00483C7C" w:rsidRPr="00B9289B">
        <w:rPr>
          <w:rFonts w:eastAsia="Times New Roman"/>
          <w:shd w:val="clear" w:color="auto" w:fill="auto"/>
          <w:lang w:val="es-CU" w:eastAsia="es-CU"/>
        </w:rPr>
        <w:fldChar w:fldCharType="begin"/>
      </w:r>
      <w:r w:rsidR="00A62821">
        <w:rPr>
          <w:rFonts w:eastAsia="Times New Roman"/>
          <w:shd w:val="clear" w:color="auto" w:fill="auto"/>
          <w:lang w:val="es-CU" w:eastAsia="es-CU"/>
        </w:rPr>
        <w:instrText xml:space="preserve"> ADDIN ZOTERO_ITEM CSL_CITATION {"citationID":"e3xBeSMF","properties":{"formattedCitation":"(Myers et\\uc0\\u160{}al., 2011)","plainCitation":"(Myers et al., 2011)","noteIndex":0},"citationItems":[{"id":"CyqMIT3o/hvg4X9xr","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sidRPr="00B9289B">
        <w:rPr>
          <w:rFonts w:eastAsia="Times New Roman"/>
          <w:shd w:val="clear" w:color="auto" w:fill="auto"/>
          <w:lang w:val="es-CU" w:eastAsia="es-CU"/>
        </w:rPr>
        <w:fldChar w:fldCharType="separate"/>
      </w:r>
      <w:r w:rsidR="00483C7C" w:rsidRPr="00B9289B">
        <w:t>(Myers et al., 2011)</w:t>
      </w:r>
      <w:r w:rsidR="00483C7C" w:rsidRPr="00B9289B">
        <w:rPr>
          <w:rFonts w:eastAsia="Times New Roman"/>
          <w:shd w:val="clear" w:color="auto" w:fill="auto"/>
          <w:lang w:val="es-CU" w:eastAsia="es-CU"/>
        </w:rPr>
        <w:fldChar w:fldCharType="end"/>
      </w:r>
    </w:p>
    <w:p w14:paraId="4E5E0E97" w14:textId="77777777" w:rsidR="00483C7C" w:rsidRPr="00B9289B" w:rsidRDefault="00483C7C" w:rsidP="00D24A89">
      <w:pPr>
        <w:spacing w:after="0" w:line="288" w:lineRule="atLeast"/>
        <w:rPr>
          <w:color w:val="272727"/>
        </w:rPr>
      </w:pPr>
    </w:p>
    <w:p w14:paraId="1492CE10" w14:textId="1C31C01B" w:rsidR="0016370C" w:rsidRPr="00B9289B" w:rsidRDefault="00D24A89" w:rsidP="00CC18BA">
      <w:pPr>
        <w:spacing w:after="0" w:line="288" w:lineRule="atLeast"/>
        <w:rPr>
          <w:rFonts w:eastAsia="Times New Roman"/>
          <w:color w:val="026DA7"/>
          <w:shd w:val="clear" w:color="auto" w:fill="auto"/>
          <w:lang w:val="es-CU" w:eastAsia="es-CU"/>
        </w:rPr>
      </w:pPr>
      <w:r w:rsidRPr="00B9289B">
        <w:rPr>
          <w:color w:val="272727"/>
        </w:rPr>
        <w:t xml:space="preserve">Las Pruebas o Testing de Software se trata básicamente del conjunto de actividades dentro del desarrollo de un software permitiendo así tener procesos, métodos </w:t>
      </w:r>
      <w:commentRangeEnd w:id="33"/>
      <w:r w:rsidR="00026F9E" w:rsidRPr="00B9289B">
        <w:rPr>
          <w:rStyle w:val="Refdecomentario"/>
          <w:sz w:val="24"/>
          <w:szCs w:val="24"/>
        </w:rPr>
        <w:commentReference w:id="33"/>
      </w:r>
      <w:commentRangeEnd w:id="34"/>
      <w:r w:rsidR="00B9289B">
        <w:rPr>
          <w:rStyle w:val="Refdecomentario"/>
        </w:rPr>
        <w:commentReference w:id="34"/>
      </w:r>
      <w:r w:rsidRPr="00B9289B">
        <w:rPr>
          <w:color w:val="272727"/>
        </w:rPr>
        <w:t>de trabajo y herramientas para identificar oportunamente los defectos en el software, logrando la estabilidad del mismo. Siendo el único instrumento capaz de </w:t>
      </w:r>
      <w:hyperlink r:id="rId20" w:history="1">
        <w:r w:rsidRPr="00B9289B">
          <w:rPr>
            <w:rStyle w:val="Hipervnculo"/>
            <w:color w:val="auto"/>
            <w:u w:val="none"/>
          </w:rPr>
          <w:t>precisar la calidad del software</w:t>
        </w:r>
      </w:hyperlink>
      <w:r w:rsidRPr="00B9289B">
        <w:rPr>
          <w:u w:val="single"/>
        </w:rPr>
        <w:t>,</w:t>
      </w:r>
      <w:r w:rsidRPr="00B9289B">
        <w:rPr>
          <w:color w:val="272727"/>
        </w:rPr>
        <w:t xml:space="preserve"> es decir, es el único procedimiento con el que se puede garantizar que un software cumple con los requerimientos solicitados por los usuarios. </w:t>
      </w:r>
      <w:r w:rsidR="00483C7C" w:rsidRPr="00B9289B">
        <w:rPr>
          <w:color w:val="272727"/>
        </w:rPr>
        <w:fldChar w:fldCharType="begin"/>
      </w:r>
      <w:r w:rsidR="00A62821">
        <w:rPr>
          <w:color w:val="272727"/>
        </w:rPr>
        <w:instrText xml:space="preserve"> ADDIN ZOTERO_ITEM CSL_CITATION {"citationID":"KEmN4kuE","properties":{"formattedCitation":"({\\i{}Pruebas de Software: Historia y Evoluci\\uc0\\u243{}n}, s.\\uc0\\u160{}f.)","plainCitation":"(Pruebas de Software: Historia y Evolución, s. f.)","noteIndex":0},"citationItems":[{"id":"CyqMIT3o/h2OzPNUM","uris":["http://zotero.org/users/local/6SXM3nyK/items/M6U4XGVQ"],"itemData":{"id":124,"type":"webpage","title":"Pruebas de Software: Historia y Evolución","URL":"https://www.fyccorp.com/articulo-pruebas-de-software:-historia-y-evolucion","accessed":{"date-parts":[["2024",6,26]]}}}],"schema":"https://github.com/citation-style-language/schema/raw/master/csl-citation.json"} </w:instrText>
      </w:r>
      <w:r w:rsidR="00483C7C" w:rsidRPr="00B9289B">
        <w:rPr>
          <w:color w:val="272727"/>
        </w:rPr>
        <w:fldChar w:fldCharType="separate"/>
      </w:r>
      <w:r w:rsidR="00483C7C" w:rsidRPr="00B9289B">
        <w:t>(</w:t>
      </w:r>
      <w:r w:rsidR="00483C7C" w:rsidRPr="00B9289B">
        <w:rPr>
          <w:i/>
          <w:iCs/>
        </w:rPr>
        <w:t>Pruebas de Software: Historia y Evolución</w:t>
      </w:r>
      <w:r w:rsidR="00483C7C" w:rsidRPr="00B9289B">
        <w:t>, s. f.)</w:t>
      </w:r>
      <w:r w:rsidR="00483C7C" w:rsidRPr="00B9289B">
        <w:rPr>
          <w:color w:val="272727"/>
        </w:rPr>
        <w:fldChar w:fldCharType="end"/>
      </w:r>
    </w:p>
    <w:p w14:paraId="76E34A92" w14:textId="77777777" w:rsidR="00CC18BA" w:rsidRPr="00B9289B" w:rsidRDefault="00CC18BA" w:rsidP="00CC18BA">
      <w:pPr>
        <w:spacing w:after="0" w:line="288" w:lineRule="atLeast"/>
        <w:rPr>
          <w:rFonts w:eastAsia="Times New Roman"/>
          <w:color w:val="026DA7"/>
          <w:shd w:val="clear" w:color="auto" w:fill="auto"/>
          <w:lang w:val="es-CU" w:eastAsia="es-CU"/>
        </w:rPr>
      </w:pPr>
    </w:p>
    <w:p w14:paraId="5EF7E8B1" w14:textId="77777777" w:rsidR="00DE3FF8" w:rsidRPr="00B9289B" w:rsidRDefault="00DE3FF8" w:rsidP="00826815">
      <w:pPr>
        <w:pStyle w:val="Ttulo2"/>
      </w:pPr>
      <w:bookmarkStart w:id="35" w:name="_Toc176513917"/>
      <w:r w:rsidRPr="00B9289B">
        <w:t>Herramientas y tecnologías utilizadas en el desarrollo del sistema</w:t>
      </w:r>
      <w:bookmarkEnd w:id="35"/>
      <w:r w:rsidRPr="00B9289B">
        <w:t xml:space="preserve"> </w:t>
      </w:r>
    </w:p>
    <w:p w14:paraId="67A6C6EF" w14:textId="15FC1B40" w:rsidR="00826815" w:rsidRPr="00B9289B" w:rsidRDefault="00DE3FF8" w:rsidP="00826815">
      <w:pPr>
        <w:spacing w:line="360" w:lineRule="auto"/>
      </w:pPr>
      <w:r w:rsidRPr="00B9289B">
        <w:t>Las </w:t>
      </w:r>
      <w:r w:rsidRPr="00B9289B">
        <w:rPr>
          <w:bCs/>
        </w:rPr>
        <w:t>Herramientas</w:t>
      </w:r>
      <w:r w:rsidRPr="00B9289B">
        <w:t>,son </w:t>
      </w:r>
      <w:hyperlink r:id="rId21" w:tooltip="Programas" w:history="1">
        <w:r w:rsidRPr="00B9289B">
          <w:rPr>
            <w:rStyle w:val="Hipervnculo"/>
            <w:color w:val="auto"/>
            <w:u w:val="none"/>
          </w:rPr>
          <w:t>programas</w:t>
        </w:r>
      </w:hyperlink>
      <w:r w:rsidRPr="00B9289B">
        <w:t>, </w:t>
      </w:r>
      <w:hyperlink r:id="rId22" w:tooltip="Aplicaciones" w:history="1">
        <w:r w:rsidRPr="00B9289B">
          <w:rPr>
            <w:rStyle w:val="Hipervnculo"/>
            <w:color w:val="auto"/>
            <w:u w:val="none"/>
          </w:rPr>
          <w:t>aplicaciones</w:t>
        </w:r>
      </w:hyperlink>
      <w:r w:rsidRPr="00B9289B">
        <w:t> o</w:t>
      </w:r>
      <w:r w:rsidR="00B9289B">
        <w:t xml:space="preserve"> </w:t>
      </w:r>
      <w:r w:rsidRPr="00B9289B">
        <w:t>simplemente </w:t>
      </w:r>
      <w:hyperlink r:id="rId23" w:tooltip="Instrucciones (la página no existe)" w:history="1">
        <w:r w:rsidRPr="00B9289B">
          <w:rPr>
            <w:rStyle w:val="Hipervnculo"/>
            <w:color w:val="auto"/>
            <w:u w:val="none"/>
          </w:rPr>
          <w:t>instrucciones</w:t>
        </w:r>
      </w:hyperlink>
      <w:r w:rsidRPr="00B9289B">
        <w:t> usadas para efectuar otras tareas de modo más sencillo. En un sentido amplio del término, podemos decir que una herramienta es cualquier programa o instrucción que facilita una tarea.</w:t>
      </w:r>
      <w:r w:rsidRPr="00B9289B">
        <w:fldChar w:fldCharType="begin"/>
      </w:r>
      <w:r w:rsidR="00A62821">
        <w:instrText xml:space="preserve"> ADDIN ZOTERO_ITEM CSL_CITATION {"citationID":"ld50OHRu","properties":{"formattedCitation":"({\\i{}Herramientas inform\\uc0\\u225{}ticas - EcuRed}, s.\\uc0\\u160{}f.)","plainCitation":"(Herramientas informáticas - EcuRed, s. f.)","noteIndex":0},"citationItems":[{"id":"CyqMIT3o/62ASJNKy","uris":["http://zotero.org/users/13351438/items/H47MESTU"],"itemData":{"id":14,"type":"webpage","title":"Herramientas informáticas - EcuRed","URL":"https://www.ecured.cu/Herramientas_inform%C3%A1ticas","accessed":{"date-parts":[["2024",1,7]]}}}],"schema":"https://github.com/citation-style-language/schema/raw/master/csl-citation.json"} </w:instrText>
      </w:r>
      <w:r w:rsidRPr="00B9289B">
        <w:fldChar w:fldCharType="separate"/>
      </w:r>
      <w:r w:rsidRPr="00B9289B">
        <w:t>(</w:t>
      </w:r>
      <w:r w:rsidRPr="00B9289B">
        <w:rPr>
          <w:i/>
          <w:iCs/>
        </w:rPr>
        <w:t>Herramientas informáticas - EcuRed</w:t>
      </w:r>
      <w:r w:rsidRPr="00B9289B">
        <w:t>, s. f.)</w:t>
      </w:r>
      <w:r w:rsidRPr="00B9289B">
        <w:fldChar w:fldCharType="end"/>
      </w:r>
      <w:r w:rsidRPr="00B9289B">
        <w:t xml:space="preserve"> </w:t>
      </w:r>
    </w:p>
    <w:p w14:paraId="73B92633" w14:textId="77777777" w:rsidR="00826815" w:rsidRPr="00B9289B" w:rsidRDefault="00826815" w:rsidP="00826815">
      <w:pPr>
        <w:spacing w:line="360" w:lineRule="auto"/>
      </w:pPr>
      <w:r w:rsidRPr="00B9289B">
        <w:lastRenderedPageBreak/>
        <w:t>Para desarrollar este sistema se hizo necesario la utilización de algunas herramientas y tecnologías, las cuales se describen a continuación:</w:t>
      </w:r>
    </w:p>
    <w:p w14:paraId="20FB67A4" w14:textId="77777777" w:rsidR="00665892" w:rsidRPr="00B9289B" w:rsidRDefault="00665892" w:rsidP="00665892">
      <w:pPr>
        <w:pStyle w:val="Ttulo3"/>
        <w:rPr>
          <w:u w:val="single"/>
        </w:rPr>
      </w:pPr>
      <w:bookmarkStart w:id="36" w:name="_Toc176513918"/>
      <w:r w:rsidRPr="00B9289B">
        <w:rPr>
          <w:u w:val="single"/>
        </w:rPr>
        <w:t>Visual Studio Code</w:t>
      </w:r>
      <w:bookmarkEnd w:id="36"/>
    </w:p>
    <w:p w14:paraId="67C3D4D2" w14:textId="4FC2AD40" w:rsidR="00665892" w:rsidRPr="00B9289B" w:rsidRDefault="00665892" w:rsidP="00665892">
      <w:pPr>
        <w:rPr>
          <w:sz w:val="22"/>
          <w:szCs w:val="22"/>
        </w:rPr>
      </w:pPr>
      <w:r w:rsidRPr="00B9289B">
        <w:rPr>
          <w:sz w:val="22"/>
          <w:szCs w:val="22"/>
        </w:rPr>
        <w:t xml:space="preserve">Visual Studio Code (VS Code) es un editor de código fuente desarrollado por Microsoft. Es software libre y multiplataforma, está disponible para Windows, GNU/Linux y macOS. VS Code tiene una buena integración con Git, cuenta con soporte para depuración de código, y dispone de un sinnúmero de extensiones, que básicamente te da la posibilidad de escribir y ejecutar código en cualquier lenguaje de programación. </w:t>
      </w:r>
      <w:r w:rsidRPr="00B9289B">
        <w:rPr>
          <w:sz w:val="22"/>
          <w:szCs w:val="22"/>
        </w:rPr>
        <w:fldChar w:fldCharType="begin"/>
      </w:r>
      <w:r w:rsidR="00A62821">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CyqMIT3o/aQoywArN","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sidRPr="00B9289B">
        <w:rPr>
          <w:sz w:val="22"/>
          <w:szCs w:val="22"/>
        </w:rPr>
        <w:fldChar w:fldCharType="separate"/>
      </w:r>
      <w:r w:rsidRPr="00B9289B">
        <w:rPr>
          <w:sz w:val="22"/>
        </w:rPr>
        <w:t>(</w:t>
      </w:r>
      <w:r w:rsidRPr="00B9289B">
        <w:rPr>
          <w:i/>
          <w:iCs/>
          <w:sz w:val="22"/>
        </w:rPr>
        <w:t>Qué es Visual Studio Code y qué ventajas ofrece</w:t>
      </w:r>
      <w:r w:rsidRPr="00B9289B">
        <w:rPr>
          <w:sz w:val="22"/>
        </w:rPr>
        <w:t>, 2022)</w:t>
      </w:r>
      <w:r w:rsidRPr="00B9289B">
        <w:rPr>
          <w:sz w:val="22"/>
          <w:szCs w:val="22"/>
        </w:rPr>
        <w:fldChar w:fldCharType="end"/>
      </w:r>
    </w:p>
    <w:p w14:paraId="5EC858C0" w14:textId="77777777" w:rsidR="00665892" w:rsidRPr="00B9289B" w:rsidRDefault="00665892" w:rsidP="00665892">
      <w:pPr>
        <w:rPr>
          <w:sz w:val="22"/>
          <w:szCs w:val="22"/>
        </w:rPr>
      </w:pPr>
      <w:r w:rsidRPr="00B9289B">
        <w:rPr>
          <w:sz w:val="22"/>
          <w:szCs w:val="22"/>
        </w:rPr>
        <w:t>Se escogió este EDI ya que es el más usado para desarrollar aplicaciones en cualquier lenguaje, es bastante completo, además de las extensiones que tien</w:t>
      </w:r>
      <w:r w:rsidR="00DA10A9" w:rsidRPr="00B9289B">
        <w:rPr>
          <w:sz w:val="22"/>
          <w:szCs w:val="22"/>
        </w:rPr>
        <w:t xml:space="preserve">en que la ayudan mucho a la hora </w:t>
      </w:r>
      <w:r w:rsidRPr="00B9289B">
        <w:rPr>
          <w:sz w:val="22"/>
          <w:szCs w:val="22"/>
        </w:rPr>
        <w:t xml:space="preserve"> de codificar</w:t>
      </w:r>
      <w:r w:rsidR="00DA10A9" w:rsidRPr="00B9289B">
        <w:rPr>
          <w:sz w:val="22"/>
          <w:szCs w:val="22"/>
        </w:rPr>
        <w:t>.</w:t>
      </w:r>
    </w:p>
    <w:p w14:paraId="47019D22" w14:textId="77777777" w:rsidR="00CF5165" w:rsidRPr="00B9289B" w:rsidRDefault="00CF5165" w:rsidP="00CF5165">
      <w:pPr>
        <w:pStyle w:val="Ttulo3"/>
      </w:pPr>
      <w:bookmarkStart w:id="37" w:name="_Toc176513919"/>
      <w:r w:rsidRPr="00B9289B">
        <w:t>Visual Paradigm</w:t>
      </w:r>
      <w:bookmarkEnd w:id="37"/>
      <w:r w:rsidRPr="00B9289B">
        <w:t xml:space="preserve"> </w:t>
      </w:r>
    </w:p>
    <w:p w14:paraId="23F603F6" w14:textId="57776899" w:rsidR="00CF5165" w:rsidRPr="00B9289B" w:rsidRDefault="00CF5165" w:rsidP="00665892">
      <w:pPr>
        <w:rPr>
          <w:sz w:val="22"/>
          <w:szCs w:val="22"/>
        </w:rPr>
      </w:pPr>
      <w:r w:rsidRPr="00B9289B">
        <w:t>Visual Paradigm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rsidRPr="00B9289B">
        <w:t xml:space="preserve"> </w:t>
      </w:r>
      <w:r w:rsidR="00DC3E8C" w:rsidRPr="00B9289B">
        <w:fldChar w:fldCharType="begin"/>
      </w:r>
      <w:r w:rsidR="00A62821">
        <w:instrText xml:space="preserve"> ADDIN ZOTERO_ITEM CSL_CITATION {"citationID":"5NwFvkME","properties":{"formattedCitation":"(De Arma-Hern\\uc0\\u225{}ndez &amp; Sabl\\uc0\\u243{}n-Fern\\uc0\\u225{}ndez, 2019)","plainCitation":"(De Arma-Hernández &amp; Sablón-Fernández, 2019)","noteIndex":0},"citationItems":[{"id":"CyqMIT3o/aznooUzB","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rsidRPr="00B9289B">
        <w:fldChar w:fldCharType="separate"/>
      </w:r>
      <w:r w:rsidR="00DC3E8C" w:rsidRPr="00B9289B">
        <w:t>(De Arma-Hernández &amp; Sablón-Fernández, 2019)</w:t>
      </w:r>
      <w:r w:rsidR="00DC3E8C" w:rsidRPr="00B9289B">
        <w:fldChar w:fldCharType="end"/>
      </w:r>
    </w:p>
    <w:p w14:paraId="3002A958" w14:textId="77777777" w:rsidR="00CD5EB0" w:rsidRPr="00B9289B" w:rsidRDefault="00CD5EB0" w:rsidP="00CD5EB0">
      <w:pPr>
        <w:pStyle w:val="Ttulo3"/>
      </w:pPr>
      <w:bookmarkStart w:id="38" w:name="_Toc176513920"/>
      <w:r w:rsidRPr="00B9289B">
        <w:t>Git</w:t>
      </w:r>
      <w:bookmarkEnd w:id="38"/>
      <w:r w:rsidRPr="00B9289B">
        <w:t xml:space="preserve"> </w:t>
      </w:r>
    </w:p>
    <w:p w14:paraId="7127588D" w14:textId="64161DD6" w:rsidR="00680710" w:rsidRPr="00B9289B" w:rsidRDefault="002876DE" w:rsidP="002876DE">
      <w:r w:rsidRPr="00B9289B">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rsidRPr="00B9289B">
        <w:fldChar w:fldCharType="begin"/>
      </w:r>
      <w:r w:rsidR="00A62821">
        <w:instrText xml:space="preserve"> ADDIN ZOTERO_ITEM CSL_CITATION {"citationID":"n9HOrXiu","properties":{"formattedCitation":"(Astigarraga &amp; Cruz-Alonso, 2022)","plainCitation":"(Astigarraga &amp; Cruz-Alonso, 2022)","noteIndex":0},"citationItems":[{"id":"CyqMIT3o/eILNf9Yq","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rsidRPr="00B9289B">
        <w:fldChar w:fldCharType="separate"/>
      </w:r>
      <w:r w:rsidR="00680710" w:rsidRPr="00B9289B">
        <w:t>(Astigarraga &amp; Cruz-Alonso, 2022)</w:t>
      </w:r>
      <w:r w:rsidR="00680710" w:rsidRPr="00B9289B">
        <w:fldChar w:fldCharType="end"/>
      </w:r>
    </w:p>
    <w:p w14:paraId="0D7D1349" w14:textId="77777777" w:rsidR="00211E73" w:rsidRPr="00B9289B" w:rsidRDefault="00116EA3" w:rsidP="00116EA3">
      <w:pPr>
        <w:pStyle w:val="Ttulo3"/>
      </w:pPr>
      <w:bookmarkStart w:id="39" w:name="_Toc176513921"/>
      <w:r w:rsidRPr="00B9289B">
        <w:t>Pos</w:t>
      </w:r>
      <w:r w:rsidR="009D5F16" w:rsidRPr="00B9289B">
        <w:t>t</w:t>
      </w:r>
      <w:r w:rsidRPr="00B9289B">
        <w:t>man</w:t>
      </w:r>
      <w:bookmarkEnd w:id="39"/>
      <w:r w:rsidR="002876DE" w:rsidRPr="00B9289B">
        <w:t xml:space="preserve"> </w:t>
      </w:r>
    </w:p>
    <w:p w14:paraId="0F9AF14C" w14:textId="5CE32DC6" w:rsidR="008B3A94" w:rsidRDefault="00211E73" w:rsidP="00AE0518">
      <w:pPr>
        <w:pStyle w:val="Sinespaciado"/>
        <w:jc w:val="both"/>
        <w:rPr>
          <w:rStyle w:val="Enlacedelndice"/>
          <w:rFonts w:ascii="Arial" w:hAnsi="Arial" w:cs="Arial"/>
          <w:color w:val="FF0000"/>
          <w:sz w:val="24"/>
          <w:szCs w:val="24"/>
        </w:rPr>
      </w:pPr>
      <w:r w:rsidRPr="00B9289B">
        <w:rPr>
          <w:rStyle w:val="Enlacedelndice"/>
          <w:rFonts w:ascii="Arial" w:hAnsi="Arial" w:cs="Arial"/>
          <w:sz w:val="24"/>
          <w:szCs w:val="24"/>
        </w:rPr>
        <w:t xml:space="preserve">Postman es la plataforma de API líder en el mundo. Las funciones de Postman simplifican cada paso de la creación de una API y agilizan la colaboración para ayudar a crear mejores API, más rápido. Lanzada en el año 2012, Postman es un cliente para restear APIs, por el momento es más utilizada para realizar peticiones API REST de manera simple, este gestiona nuestra API, así como documentarla. </w:t>
      </w:r>
      <w:r w:rsidR="00344D59" w:rsidRPr="00B9289B">
        <w:rPr>
          <w:rStyle w:val="Enlacedelndice"/>
          <w:rFonts w:ascii="Arial" w:hAnsi="Arial" w:cs="Arial"/>
          <w:color w:val="FF0000"/>
          <w:sz w:val="24"/>
          <w:szCs w:val="24"/>
        </w:rPr>
        <w:fldChar w:fldCharType="begin"/>
      </w:r>
      <w:r w:rsidR="00A62821">
        <w:rPr>
          <w:rStyle w:val="Enlacedelndice"/>
          <w:rFonts w:ascii="Arial" w:hAnsi="Arial" w:cs="Arial"/>
          <w:color w:val="FF0000"/>
          <w:sz w:val="24"/>
          <w:szCs w:val="24"/>
        </w:rPr>
        <w:instrText xml:space="preserve"> ADDIN ZOTERO_ITEM CSL_CITATION {"citationID":"WNUVVJMd","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00344D59" w:rsidRPr="00B9289B">
        <w:rPr>
          <w:rStyle w:val="Enlacedelndice"/>
          <w:rFonts w:ascii="Arial" w:hAnsi="Arial" w:cs="Arial"/>
          <w:color w:val="FF0000"/>
          <w:sz w:val="24"/>
          <w:szCs w:val="24"/>
        </w:rPr>
        <w:fldChar w:fldCharType="separate"/>
      </w:r>
      <w:r w:rsidR="00344D59" w:rsidRPr="00B9289B">
        <w:rPr>
          <w:rFonts w:ascii="Arial" w:hAnsi="Arial" w:cs="Arial"/>
          <w:sz w:val="24"/>
          <w:szCs w:val="24"/>
        </w:rPr>
        <w:t>(Monción Rodríguez, 2023)</w:t>
      </w:r>
      <w:r w:rsidR="00344D59" w:rsidRPr="00B9289B">
        <w:rPr>
          <w:rStyle w:val="Enlacedelndice"/>
          <w:rFonts w:ascii="Arial" w:hAnsi="Arial" w:cs="Arial"/>
          <w:color w:val="FF0000"/>
          <w:sz w:val="24"/>
          <w:szCs w:val="24"/>
        </w:rPr>
        <w:fldChar w:fldCharType="end"/>
      </w:r>
    </w:p>
    <w:p w14:paraId="06C91103" w14:textId="77777777" w:rsidR="00AE0518" w:rsidRPr="00AE0518" w:rsidRDefault="00AE0518" w:rsidP="00AE0518">
      <w:pPr>
        <w:pStyle w:val="Sinespaciado"/>
        <w:jc w:val="both"/>
        <w:rPr>
          <w:rFonts w:ascii="Arial" w:hAnsi="Arial" w:cs="Arial"/>
          <w:sz w:val="24"/>
          <w:szCs w:val="24"/>
        </w:rPr>
      </w:pPr>
    </w:p>
    <w:p w14:paraId="46279BFE" w14:textId="77777777" w:rsidR="008B3A94" w:rsidRPr="00B9289B" w:rsidRDefault="008B3A94" w:rsidP="008B3A94">
      <w:pPr>
        <w:pStyle w:val="Ttulo3"/>
      </w:pPr>
      <w:bookmarkStart w:id="40" w:name="_Toc176513922"/>
      <w:r w:rsidRPr="00B9289B">
        <w:t>Mongo Compass</w:t>
      </w:r>
      <w:bookmarkEnd w:id="40"/>
      <w:r w:rsidRPr="00B9289B">
        <w:t xml:space="preserve">  </w:t>
      </w:r>
    </w:p>
    <w:p w14:paraId="78983FA1" w14:textId="54B78202" w:rsidR="008B3A94" w:rsidRPr="00B9289B" w:rsidRDefault="008B3A94" w:rsidP="008B3A94">
      <w:pPr>
        <w:rPr>
          <w:color w:val="FF0000"/>
        </w:rPr>
      </w:pPr>
      <w:r w:rsidRPr="00B9289B">
        <w:t xml:space="preserve">MongoDB Compass es la GUI de MongoDB. Compass permite analizar y comprender el contenido de los datos sin un conocimiento formal de la sintaxis de consulta de MongoDB. Además de explorar los datos en un entorno visual, también se puede utilizar Compass para optimizar el rendimiento de las consultas, </w:t>
      </w:r>
      <w:r w:rsidRPr="00B9289B">
        <w:lastRenderedPageBreak/>
        <w:t xml:space="preserve">administrar índices e implementar la validación de documentos. </w:t>
      </w:r>
      <w:r w:rsidR="00344D59" w:rsidRPr="00B9289B">
        <w:rPr>
          <w:color w:val="FF0000"/>
        </w:rPr>
        <w:fldChar w:fldCharType="begin"/>
      </w:r>
      <w:r w:rsidR="00A62821">
        <w:rPr>
          <w:color w:val="FF0000"/>
        </w:rPr>
        <w:instrText xml:space="preserve"> ADDIN ZOTERO_ITEM CSL_CITATION {"citationID":"oo2duYDx","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sidRPr="00B9289B">
        <w:rPr>
          <w:color w:val="FF0000"/>
        </w:rPr>
        <w:fldChar w:fldCharType="separate"/>
      </w:r>
      <w:r w:rsidR="00344D59" w:rsidRPr="00B9289B">
        <w:t>(Vidal Domínguez, 2021)</w:t>
      </w:r>
      <w:r w:rsidR="00344D59" w:rsidRPr="00B9289B">
        <w:rPr>
          <w:color w:val="FF0000"/>
        </w:rPr>
        <w:fldChar w:fldCharType="end"/>
      </w:r>
      <w:r w:rsidR="00344D59" w:rsidRPr="00B9289B">
        <w:rPr>
          <w:color w:val="FF0000"/>
        </w:rPr>
        <w:t>.</w:t>
      </w:r>
    </w:p>
    <w:p w14:paraId="03CDF3F6" w14:textId="77777777" w:rsidR="00D33DEF" w:rsidRPr="00B9289B" w:rsidRDefault="00D33DEF" w:rsidP="00D33DEF">
      <w:pPr>
        <w:pStyle w:val="Ttulo3"/>
      </w:pPr>
      <w:bookmarkStart w:id="41" w:name="_Toc176513923"/>
      <w:r w:rsidRPr="00B9289B">
        <w:t xml:space="preserve">Node </w:t>
      </w:r>
      <w:r w:rsidR="00FA678D" w:rsidRPr="00B9289B">
        <w:t>.JS</w:t>
      </w:r>
      <w:bookmarkEnd w:id="41"/>
    </w:p>
    <w:p w14:paraId="0F14CA36" w14:textId="4691D776" w:rsidR="002876DE" w:rsidRPr="00B9289B" w:rsidRDefault="00FA678D" w:rsidP="00FA678D">
      <w:r w:rsidRPr="00B9289B">
        <w:t>Es un entorno en tiempo de ejecución multiplataforma de código abierto del lado del servidor en el lenguaje de programación JavaScript, asíncrono, con E/S</w:t>
      </w:r>
      <w:r w:rsidR="002578BB" w:rsidRPr="00B9289B">
        <w:t xml:space="preserve"> (Entrada y salida)</w:t>
      </w:r>
      <w:r w:rsidRPr="00B9289B">
        <w:t xml:space="preserve"> de datos en una arquitectura orientada a eventos y basado en el motor V8 de Google. Fue creado con el enfoque de ser útil en la creación de programas de red altamente escalables, </w:t>
      </w:r>
      <w:r w:rsidR="00E82EB2" w:rsidRPr="00B9289B">
        <w:t>como</w:t>
      </w:r>
      <w:r w:rsidR="00E82EB2">
        <w:t xml:space="preserve"> </w:t>
      </w:r>
      <w:r w:rsidRPr="00B9289B">
        <w:t>por ejemplo, servidores web. Fue creado por Ryan Dahl en 2009 y su evolución está apadrinada por la empresa Joyent, que además tiene contratado a Dahl en plantilla</w:t>
      </w:r>
      <w:r w:rsidRPr="00B9289B">
        <w:rPr>
          <w:color w:val="FF0000"/>
        </w:rPr>
        <w:t xml:space="preserve">. </w:t>
      </w:r>
      <w:r w:rsidR="00344D59" w:rsidRPr="00B9289B">
        <w:rPr>
          <w:color w:val="FF0000"/>
        </w:rPr>
        <w:t xml:space="preserve"> </w:t>
      </w:r>
      <w:r w:rsidR="00344D59" w:rsidRPr="00B9289B">
        <w:rPr>
          <w:color w:val="FF0000"/>
        </w:rPr>
        <w:fldChar w:fldCharType="begin"/>
      </w:r>
      <w:r w:rsidR="00A62821">
        <w:rPr>
          <w:color w:val="FF0000"/>
        </w:rPr>
        <w:instrText xml:space="preserve"> ADDIN ZOTERO_ITEM CSL_CITATION {"citationID":"40heq6Ka","properties":{"formattedCitation":"(Romero Garc\\uc0\\u237{}a, 2022)","plainCitation":"(Romero García, 2022)","noteIndex":0},"citationItems":[{"id":"CyqMIT3o/e65gBsV1","uris":["http://zotero.org/users/local/l7Hp8k1w/items/2VK9E7T2"],"itemData":{"id":386,"type":"thesis","publisher":"Babahoyo: UTB-FAFI. 2022","title":"Análisis comparativo de los lenguajes de programación NODE JS y asp. net para un sistema de registro de la “farmacia tu ahorro” en la ciudad de Babahoyo.","author":[{"family":"Romero García","given":"William Roberto"}],"issued":{"date-parts":[["2022"]]}}}],"schema":"https://github.com/citation-style-language/schema/raw/master/csl-citation.json"} </w:instrText>
      </w:r>
      <w:r w:rsidR="00344D59" w:rsidRPr="00B9289B">
        <w:rPr>
          <w:color w:val="FF0000"/>
        </w:rPr>
        <w:fldChar w:fldCharType="separate"/>
      </w:r>
      <w:r w:rsidR="00344D59" w:rsidRPr="00B9289B">
        <w:t>(Romero García, 2022)</w:t>
      </w:r>
      <w:r w:rsidR="00344D59" w:rsidRPr="00B9289B">
        <w:rPr>
          <w:color w:val="FF0000"/>
        </w:rPr>
        <w:fldChar w:fldCharType="end"/>
      </w:r>
    </w:p>
    <w:p w14:paraId="2B9E22AE" w14:textId="1712ED69" w:rsidR="00585425" w:rsidRPr="00B9289B" w:rsidRDefault="00585425" w:rsidP="00585425">
      <w:pPr>
        <w:pStyle w:val="Ttulo2"/>
      </w:pPr>
      <w:bookmarkStart w:id="42" w:name="_Toc176513924"/>
      <w:r w:rsidRPr="00B9289B">
        <w:t>Lenguajes a emplear en el desarrollo del sistema</w:t>
      </w:r>
      <w:bookmarkEnd w:id="42"/>
      <w:r w:rsidRPr="00B9289B">
        <w:t xml:space="preserve"> </w:t>
      </w:r>
    </w:p>
    <w:p w14:paraId="4C2A9D9A" w14:textId="1CA0F96A" w:rsidR="00F750DE" w:rsidRPr="00F750DE" w:rsidRDefault="00F750DE" w:rsidP="00F750DE">
      <w:pPr>
        <w:spacing w:line="360" w:lineRule="auto"/>
        <w:rPr>
          <w:sz w:val="22"/>
          <w:szCs w:val="22"/>
        </w:rPr>
      </w:pPr>
      <w:r w:rsidRPr="00B9289B">
        <w:t>La Tecnología  es el </w:t>
      </w:r>
      <w:hyperlink r:id="rId24" w:history="1">
        <w:r w:rsidRPr="00B9289B">
          <w:rPr>
            <w:rStyle w:val="Hipervnculo"/>
            <w:color w:val="auto"/>
            <w:u w:val="none"/>
          </w:rPr>
          <w:t>conjunto</w:t>
        </w:r>
      </w:hyperlink>
      <w:r w:rsidRPr="00B9289B">
        <w:t> de nociones y </w:t>
      </w:r>
      <w:hyperlink r:id="rId25" w:history="1">
        <w:r w:rsidRPr="00B9289B">
          <w:rPr>
            <w:rStyle w:val="Hipervnculo"/>
            <w:bCs/>
            <w:color w:val="auto"/>
            <w:u w:val="none"/>
          </w:rPr>
          <w:t>conocimientos científicos</w:t>
        </w:r>
      </w:hyperlink>
      <w:r w:rsidRPr="00B9289B">
        <w:rPr>
          <w:rStyle w:val="Textoennegrita"/>
        </w:rPr>
        <w:t> </w:t>
      </w:r>
      <w:r w:rsidRPr="00B9289B">
        <w:rPr>
          <w:rStyle w:val="Textoennegrita"/>
          <w:b w:val="0"/>
        </w:rPr>
        <w:t>que el</w:t>
      </w:r>
      <w:r w:rsidRPr="00B9289B">
        <w:rPr>
          <w:rStyle w:val="Textoennegrita"/>
        </w:rPr>
        <w:t> </w:t>
      </w:r>
      <w:hyperlink r:id="rId26" w:history="1">
        <w:r w:rsidRPr="00B9289B">
          <w:rPr>
            <w:rStyle w:val="Hipervnculo"/>
            <w:bCs/>
            <w:color w:val="auto"/>
            <w:u w:val="none"/>
          </w:rPr>
          <w:t>ser humano</w:t>
        </w:r>
      </w:hyperlink>
      <w:r w:rsidRPr="00B9289B">
        <w:rPr>
          <w:rStyle w:val="Textoennegrita"/>
        </w:rPr>
        <w:t> </w:t>
      </w:r>
      <w:r w:rsidRPr="00B9289B">
        <w:rPr>
          <w:rStyle w:val="Textoennegrita"/>
          <w:b w:val="0"/>
        </w:rPr>
        <w:t>utiliza para lograr</w:t>
      </w:r>
      <w:r w:rsidRPr="00B9289B">
        <w:rPr>
          <w:rStyle w:val="Textoennegrita"/>
        </w:rPr>
        <w:t xml:space="preserve"> </w:t>
      </w:r>
      <w:r w:rsidRPr="00B9289B">
        <w:rPr>
          <w:rStyle w:val="Textoennegrita"/>
          <w:b w:val="0"/>
        </w:rPr>
        <w:t>un</w:t>
      </w:r>
      <w:r w:rsidRPr="00B9289B">
        <w:rPr>
          <w:rStyle w:val="Textoennegrita"/>
        </w:rPr>
        <w:t> </w:t>
      </w:r>
      <w:hyperlink r:id="rId27" w:history="1">
        <w:r w:rsidRPr="00B9289B">
          <w:rPr>
            <w:rStyle w:val="Hipervnculo"/>
            <w:bCs/>
            <w:color w:val="auto"/>
            <w:u w:val="none"/>
          </w:rPr>
          <w:t>objetivo</w:t>
        </w:r>
      </w:hyperlink>
      <w:r w:rsidRPr="00B9289B">
        <w:rPr>
          <w:rStyle w:val="Textoennegrita"/>
        </w:rPr>
        <w:t> </w:t>
      </w:r>
      <w:r w:rsidRPr="00B9289B">
        <w:rPr>
          <w:rStyle w:val="Textoennegrita"/>
          <w:b w:val="0"/>
        </w:rPr>
        <w:t>preciso</w:t>
      </w:r>
      <w:r w:rsidRPr="00B9289B">
        <w:t>, que puede ser la solución de un </w:t>
      </w:r>
      <w:hyperlink r:id="rId28" w:history="1">
        <w:r w:rsidRPr="00B9289B">
          <w:rPr>
            <w:rStyle w:val="Hipervnculo"/>
            <w:color w:val="auto"/>
            <w:u w:val="none"/>
          </w:rPr>
          <w:t>problema</w:t>
        </w:r>
      </w:hyperlink>
      <w:r w:rsidRPr="00B9289B">
        <w:t> específico del individuo o la satisfacción de alguna de sus necesidades.</w:t>
      </w:r>
      <w:r w:rsidRPr="00B9289B">
        <w:fldChar w:fldCharType="begin"/>
      </w:r>
      <w:r w:rsidR="00A62821">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CyqMIT3o/L7aWptCp","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B9289B">
        <w:fldChar w:fldCharType="separate"/>
      </w:r>
      <w:r w:rsidRPr="00B9289B">
        <w:t>(</w:t>
      </w:r>
      <w:r w:rsidRPr="00B9289B">
        <w:rPr>
          <w:i/>
          <w:iCs/>
        </w:rPr>
        <w:t>Tecnología - Concepto, tipos, ejemplos, evolución, características</w:t>
      </w:r>
      <w:r w:rsidRPr="00B9289B">
        <w:t>, s. f.)</w:t>
      </w:r>
      <w:r w:rsidRPr="00B9289B">
        <w:fldChar w:fldCharType="end"/>
      </w:r>
      <w:r>
        <w:rPr>
          <w:sz w:val="22"/>
          <w:szCs w:val="22"/>
        </w:rPr>
        <w:t>.</w:t>
      </w:r>
    </w:p>
    <w:p w14:paraId="6CA5355D" w14:textId="77777777" w:rsidR="009452EE" w:rsidRDefault="009452EE" w:rsidP="002E1965">
      <w:pPr>
        <w:pStyle w:val="Ttulo3"/>
      </w:pPr>
      <w:bookmarkStart w:id="43" w:name="_Toc176513925"/>
      <w:r>
        <w:t>React</w:t>
      </w:r>
      <w:bookmarkEnd w:id="43"/>
      <w:r>
        <w:t xml:space="preserve"> </w:t>
      </w:r>
    </w:p>
    <w:p w14:paraId="18FD2DEB" w14:textId="465C2997" w:rsidR="009452EE" w:rsidRPr="009452EE" w:rsidRDefault="009452EE" w:rsidP="009452EE">
      <w:pPr>
        <w:spacing w:line="240" w:lineRule="auto"/>
      </w:pPr>
      <w:r>
        <w:t>La librería React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frontend frameworks pero su propósito es organizar los elementos HTML en componentes.</w:t>
      </w:r>
      <w:r w:rsidR="000517C8">
        <w:fldChar w:fldCharType="begin"/>
      </w:r>
      <w:r w:rsidR="00A62821">
        <w:instrText xml:space="preserve"> ADDIN ZOTERO_ITEM CSL_CITATION {"citationID":"vpeVLijO","properties":{"formattedCitation":"(Ceron Galindo, 2019)","plainCitation":"(Ceron Galindo, 2019)","noteIndex":0},"citationItems":[{"id":"CyqMIT3o/m19LlSVe","uris":["http://zotero.org/users/local/l7Hp8k1w/items/SFLWL6D6"],"itemData":{"id":382,"type":"article-journal","note":"publisher: Jose Miguel Ceron Galindo","title":"React js: la nueva tendencia en aplicaciones web, enfocadas en el control dinámico de datos","author":[{"family":"Ceron Galindo","given":"Jose Miguel"}],"issued":{"date-parts":[["2019"]]}}}],"schema":"https://github.com/citation-style-language/schema/raw/master/csl-citation.json"} </w:instrText>
      </w:r>
      <w:r w:rsidR="000517C8">
        <w:fldChar w:fldCharType="separate"/>
      </w:r>
      <w:r w:rsidR="000517C8" w:rsidRPr="000517C8">
        <w:t>(Ceron Galindo, 2019)</w:t>
      </w:r>
      <w:r w:rsidR="000517C8">
        <w:fldChar w:fldCharType="end"/>
      </w:r>
    </w:p>
    <w:p w14:paraId="43D75109" w14:textId="77777777" w:rsidR="009452EE" w:rsidRPr="009452EE" w:rsidRDefault="009452EE" w:rsidP="009452EE">
      <w:pPr>
        <w:pStyle w:val="Ttulo3"/>
      </w:pPr>
      <w:bookmarkStart w:id="44" w:name="_Toc176513926"/>
      <w:r>
        <w:t>HTML</w:t>
      </w:r>
      <w:bookmarkEnd w:id="44"/>
    </w:p>
    <w:p w14:paraId="364C96BE" w14:textId="68D32E6A" w:rsidR="009452EE" w:rsidRDefault="009452EE" w:rsidP="009452EE">
      <w:r>
        <w:t>HTML (HyperText Markup Language) es un lenguaje muy senci</w:t>
      </w:r>
      <w:r w:rsidR="00D33DEF">
        <w:t>llo que permite describir hiper</w:t>
      </w:r>
      <w:r>
        <w:t>texto, es decir, texto presentado de forma estructurada y agrada</w:t>
      </w:r>
      <w:r w:rsidR="00D33DEF">
        <w:t>ble, con vínculos o enlaces (hy</w:t>
      </w:r>
      <w:r>
        <w:t>perlinks) que conducen a otros documentos o fuentes de informac</w:t>
      </w:r>
      <w:r w:rsidR="00D33DEF">
        <w:t>ión relacionadas y con insercio</w:t>
      </w:r>
      <w:r>
        <w:t>nes multimedia (gráficos, sonido, etc.)</w:t>
      </w:r>
      <w:r w:rsidR="00F750DE">
        <w:fldChar w:fldCharType="begin"/>
      </w:r>
      <w:r w:rsidR="00A62821">
        <w:instrText xml:space="preserve"> ADDIN ZOTERO_ITEM CSL_CITATION {"citationID":"fd4WFdWl","properties":{"formattedCitation":"(Casado Vara, 2019)","plainCitation":"(Casado Vara, 2019)","noteIndex":0},"citationItems":[{"id":"CyqMIT3o/SDpZVmvL","uris":["http://zotero.org/users/local/l7Hp8k1w/items/UASRYSTH"],"itemData":{"id":381,"type":"article-journal","note":"ISBN: 8490128626\npublisher: Ediciones Universidad de Salamanca (España)","title":"Introducción a HTML","author":[{"family":"Casado Vara","given":"Roberto Carlos"}],"issued":{"date-parts":[["2019"]]}}}],"schema":"https://github.com/citation-style-language/schema/raw/master/csl-citation.json"} </w:instrText>
      </w:r>
      <w:r w:rsidR="00F750DE">
        <w:fldChar w:fldCharType="separate"/>
      </w:r>
      <w:r w:rsidR="00F750DE" w:rsidRPr="00F750DE">
        <w:t>(Casado Vara, 2019)</w:t>
      </w:r>
      <w:r w:rsidR="00F750DE">
        <w:fldChar w:fldCharType="end"/>
      </w:r>
    </w:p>
    <w:p w14:paraId="01EFBCE8" w14:textId="4EA621F1" w:rsidR="00F0006B" w:rsidRDefault="00F0006B" w:rsidP="00F0006B">
      <w:pPr>
        <w:pStyle w:val="Ttulo3"/>
      </w:pPr>
      <w:bookmarkStart w:id="45" w:name="_Toc176513927"/>
      <w:r>
        <w:t>CSS</w:t>
      </w:r>
      <w:bookmarkEnd w:id="45"/>
    </w:p>
    <w:p w14:paraId="56710147" w14:textId="5B1DD0F5" w:rsidR="00F0006B" w:rsidRPr="00F0006B" w:rsidRDefault="00F0006B" w:rsidP="00F0006B">
      <w:r>
        <w:t xml:space="preserve">CSS es un lenguaje de diseño que es utilizado para darle vida a una página web creada con un lenguaje de marcado en este caso HTML, CSS define reglas de estilo refiriéndose a un elemento o tag (etiqueta html) para modificar sus atributos, esto puede ser el color, el tamaño, posición etc. CSS se maneja con selectores que pueden ser desde una etiqueta, así como incluir atributos como (cases o id) que determinan en un código html. </w:t>
      </w:r>
      <w:r>
        <w:fldChar w:fldCharType="begin"/>
      </w:r>
      <w:r w:rsidR="00A62821">
        <w:instrText xml:space="preserve"> ADDIN ZOTERO_ITEM CSL_CITATION {"citationID":"8CDfzBHt","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fldChar w:fldCharType="separate"/>
      </w:r>
      <w:r w:rsidRPr="00F0006B">
        <w:t>(Monción Rodríguez, 2023)</w:t>
      </w:r>
      <w:r>
        <w:fldChar w:fldCharType="end"/>
      </w:r>
    </w:p>
    <w:p w14:paraId="333FD403" w14:textId="77777777" w:rsidR="00636540" w:rsidRDefault="00636540" w:rsidP="00636540">
      <w:pPr>
        <w:pStyle w:val="Ttulo3"/>
      </w:pPr>
      <w:bookmarkStart w:id="46" w:name="_Toc176513928"/>
      <w:r>
        <w:lastRenderedPageBreak/>
        <w:t>Javascript</w:t>
      </w:r>
      <w:bookmarkEnd w:id="46"/>
    </w:p>
    <w:p w14:paraId="32B53A87" w14:textId="5F8FF791" w:rsidR="00636540" w:rsidRDefault="00636540" w:rsidP="009452EE">
      <w:r>
        <w:t>JavaScript es un lenguaje de programación que se utiliza principalmente para crear páginas web dinámicas. Una página web dinámica es aquella que incorpora efectos como texto que aparece y desaparece, animaciones, acciones que se 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w:t>
      </w:r>
      <w:r w:rsidR="00344D59">
        <w:rPr>
          <w:b/>
          <w:color w:val="FF0000"/>
        </w:rPr>
        <w:t xml:space="preserve"> </w:t>
      </w:r>
      <w:r w:rsidR="00344D59">
        <w:rPr>
          <w:b/>
          <w:color w:val="FF0000"/>
        </w:rPr>
        <w:fldChar w:fldCharType="begin"/>
      </w:r>
      <w:r w:rsidR="00A62821">
        <w:rPr>
          <w:b/>
          <w:color w:val="FF0000"/>
        </w:rPr>
        <w:instrText xml:space="preserve"> ADDIN ZOTERO_ITEM CSL_CITATION {"citationID":"HSDSUHHY","properties":{"formattedCitation":"(P\\uc0\\u233{}rez, 2019)","plainCitation":"(Pérez, 2019)","noteIndex":0},"citationItems":[{"id":"CyqMIT3o/iqqMyxwV","uris":["http://zotero.org/users/local/l7Hp8k1w/items/PSD2XAUX"],"itemData":{"id":385,"type":"book","title":"introduccion a JavaScript","author":[{"family":"Pérez","given":"Javier Eguíluz"}],"issued":{"date-parts":[["2019"]]}}}],"schema":"https://github.com/citation-style-language/schema/raw/master/csl-citation.json"} </w:instrText>
      </w:r>
      <w:r w:rsidR="00344D59">
        <w:rPr>
          <w:b/>
          <w:color w:val="FF0000"/>
        </w:rPr>
        <w:fldChar w:fldCharType="separate"/>
      </w:r>
      <w:r w:rsidR="00344D59" w:rsidRPr="00344D59">
        <w:t>(Pérez, 2019)</w:t>
      </w:r>
      <w:r w:rsidR="00344D59">
        <w:rPr>
          <w:b/>
          <w:color w:val="FF0000"/>
        </w:rPr>
        <w:fldChar w:fldCharType="end"/>
      </w:r>
    </w:p>
    <w:p w14:paraId="6D9312CC" w14:textId="77777777" w:rsidR="00407644" w:rsidRDefault="00407644" w:rsidP="00407644">
      <w:pPr>
        <w:pStyle w:val="Ttulo3"/>
      </w:pPr>
      <w:bookmarkStart w:id="47" w:name="_Toc176513929"/>
      <w:r>
        <w:t>Mongo DB</w:t>
      </w:r>
      <w:bookmarkEnd w:id="47"/>
    </w:p>
    <w:p w14:paraId="7CFA13C5" w14:textId="65A35004" w:rsidR="00407644" w:rsidRPr="00CC18BA" w:rsidRDefault="00407644" w:rsidP="009452EE">
      <w:pPr>
        <w:rPr>
          <w:color w:val="FF0000"/>
        </w:rPr>
      </w:pPr>
      <w:r>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00344D59">
        <w:rPr>
          <w:color w:val="FF0000"/>
        </w:rPr>
        <w:fldChar w:fldCharType="begin"/>
      </w:r>
      <w:r w:rsidR="00A62821">
        <w:rPr>
          <w:color w:val="FF0000"/>
        </w:rPr>
        <w:instrText xml:space="preserve"> ADDIN ZOTERO_ITEM CSL_CITATION {"citationID":"oUpvUU9W","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p>
    <w:p w14:paraId="20D5576B" w14:textId="77777777" w:rsidR="002E1965" w:rsidRPr="00B9289B" w:rsidRDefault="00CD5EB0" w:rsidP="00CD5EB0">
      <w:pPr>
        <w:pStyle w:val="Ttulo2"/>
      </w:pPr>
      <w:bookmarkStart w:id="48" w:name="_Toc176513930"/>
      <w:r w:rsidRPr="00B9289B">
        <w:t>Arquitectura Cliente-Servidor</w:t>
      </w:r>
      <w:bookmarkEnd w:id="48"/>
      <w:r w:rsidRPr="00B9289B">
        <w:t xml:space="preserve"> </w:t>
      </w:r>
    </w:p>
    <w:p w14:paraId="3387583F" w14:textId="77777777" w:rsidR="006E2D14" w:rsidRPr="00B9289B" w:rsidRDefault="006E2D14" w:rsidP="00DE3FF8">
      <w:pPr>
        <w:pStyle w:val="Ttulo2"/>
        <w:rPr>
          <w:rStyle w:val="Ttulo1Car"/>
          <w:rFonts w:ascii="Arial" w:hAnsi="Arial" w:cs="Arial"/>
          <w:b/>
          <w:bCs w:val="0"/>
          <w:sz w:val="24"/>
          <w:szCs w:val="24"/>
        </w:rPr>
      </w:pPr>
      <w:bookmarkStart w:id="49" w:name="_Toc176513931"/>
      <w:r w:rsidRPr="00B9289B">
        <w:rPr>
          <w:rStyle w:val="Ttulo1Car"/>
          <w:rFonts w:ascii="Arial" w:hAnsi="Arial" w:cs="Arial"/>
          <w:b/>
          <w:bCs w:val="0"/>
          <w:sz w:val="24"/>
          <w:szCs w:val="24"/>
        </w:rPr>
        <w:t>Metodologías de Desarrollo Programación Extrema (XP)</w:t>
      </w:r>
      <w:bookmarkEnd w:id="49"/>
    </w:p>
    <w:p w14:paraId="6A514173" w14:textId="77777777"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28DB399F"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A62821">
        <w:instrText xml:space="preserve"> ADDIN ZOTERO_ITEM CSL_CITATION {"citationID":"MxXDLrQP","properties":{"formattedCitation":"({\\i{}Programaci\\uc0\\u243{}n Extrema - PDF Descargar libre}, s.\\uc0\\u160{}f.)","plainCitation":"(Programación Extrema - PDF Descargar libre, s. f.)","noteIndex":0},"citationItems":[{"id":"CyqMIT3o/l4zafsql","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14:paraId="65FE3AC5" w14:textId="77777777" w:rsidR="006E2D14" w:rsidRPr="00B01E9A" w:rsidRDefault="006E2D14" w:rsidP="00DE3FF8">
      <w:r w:rsidRPr="00B01E9A">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52165147" w14:textId="77777777" w:rsidR="006E2D14" w:rsidRPr="00B01E9A" w:rsidRDefault="006E2D14" w:rsidP="00DE3FF8">
      <w:r w:rsidRPr="00B01E9A">
        <w:rPr>
          <w:b/>
        </w:rPr>
        <w:lastRenderedPageBreak/>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Una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5FB0469C" w14:textId="0891BCE5" w:rsidR="00CC18BA" w:rsidRPr="00B9289B" w:rsidRDefault="00CC18BA" w:rsidP="003A44D8">
      <w:pPr>
        <w:pStyle w:val="Ttulo1"/>
        <w:rPr>
          <w:rFonts w:ascii="Arial" w:hAnsi="Arial" w:cs="Arial"/>
        </w:rPr>
      </w:pPr>
      <w:bookmarkStart w:id="50" w:name="_Toc176513932"/>
    </w:p>
    <w:p w14:paraId="5A085815" w14:textId="0D2814FE" w:rsidR="00CC18BA" w:rsidRDefault="00CC18BA" w:rsidP="00CC18BA"/>
    <w:bookmarkEnd w:id="24"/>
    <w:p w14:paraId="55BA154F" w14:textId="77777777" w:rsidR="00CC18BA" w:rsidRPr="00CC18BA" w:rsidRDefault="00CC18BA" w:rsidP="00CC18BA"/>
    <w:p w14:paraId="08101FAA" w14:textId="6FB3CC44" w:rsidR="007644B8" w:rsidRDefault="00D960F5" w:rsidP="003A44D8">
      <w:pPr>
        <w:pStyle w:val="Ttulo1"/>
      </w:pPr>
      <w:r w:rsidRPr="005E5E72">
        <w:t xml:space="preserve">Capítulo </w:t>
      </w:r>
      <w:r>
        <w:t>2.</w:t>
      </w:r>
      <w:r w:rsidRPr="005E5E72">
        <w:t xml:space="preserve"> Planificación y Diseño</w:t>
      </w:r>
      <w:bookmarkEnd w:id="50"/>
    </w:p>
    <w:p w14:paraId="6D9B685D" w14:textId="79288BBD" w:rsidR="003A44D8" w:rsidRDefault="00762F24" w:rsidP="003A44D8">
      <w:bookmarkStart w:id="51" w:name="_Hlk176950327"/>
      <w:r>
        <w:t xml:space="preserve">Introducción al Capítulo </w:t>
      </w:r>
    </w:p>
    <w:p w14:paraId="2385C547" w14:textId="49370DD7" w:rsidR="00762F24" w:rsidRDefault="00762F24" w:rsidP="0073176E">
      <w:pPr>
        <w:pStyle w:val="Ttulo2"/>
        <w:numPr>
          <w:ilvl w:val="1"/>
          <w:numId w:val="22"/>
        </w:numPr>
      </w:pPr>
      <w:bookmarkStart w:id="52" w:name="_Toc176513933"/>
      <w:bookmarkStart w:id="53" w:name="_Hlk176950268"/>
      <w:r>
        <w:t>Descripción del proceso de cálculo del transporte de sedimentos</w:t>
      </w:r>
      <w:bookmarkEnd w:id="52"/>
    </w:p>
    <w:p w14:paraId="691D1E16" w14:textId="4BA155B1" w:rsidR="00E91B70" w:rsidRDefault="00762F24" w:rsidP="003A44D8">
      <w:r>
        <w:t xml:space="preserve">La empresa </w:t>
      </w:r>
      <w:r w:rsidR="00937A5F" w:rsidRPr="00EC7E72">
        <w:t>GEOCUBA</w:t>
      </w:r>
      <w:r>
        <w:t xml:space="preserve"> (Oriente Sur) realiza</w:t>
      </w:r>
      <w:r w:rsidR="00036C9D">
        <w:t xml:space="preserve"> </w:t>
      </w:r>
      <w:r>
        <w:t xml:space="preserve">numerosos estudios </w:t>
      </w:r>
      <w:r w:rsidR="00560BA3">
        <w:t>y aporta soluciones a diversas áreas con valor para la economía, la ciencia y la sociedad</w:t>
      </w:r>
      <w:r w:rsidR="00153B86">
        <w:t>,</w:t>
      </w:r>
      <w:r w:rsidR="00560BA3">
        <w:t xml:space="preserve"> </w:t>
      </w:r>
      <w:r w:rsidR="00153B86">
        <w:t>destacándose la agencia</w:t>
      </w:r>
      <w:r w:rsidR="00560BA3">
        <w:t xml:space="preserve"> </w:t>
      </w:r>
      <w:r w:rsidR="00153B86">
        <w:t>de</w:t>
      </w:r>
      <w:r w:rsidR="00560BA3">
        <w:t xml:space="preserve"> estudios marinos</w:t>
      </w:r>
      <w:r w:rsidR="00036C9D">
        <w:t>. Esta</w:t>
      </w:r>
      <w:r w:rsidR="00153B86">
        <w:t xml:space="preserve"> agencia</w:t>
      </w:r>
      <w:r w:rsidR="00036C9D">
        <w:t>, desarrolla una metodología para el cálculo teórico del transporte longitudinal de los sedimentos</w:t>
      </w:r>
      <w:r w:rsidR="0080138F">
        <w:t>.</w:t>
      </w:r>
      <w:r w:rsidR="00036C9D">
        <w:t xml:space="preserve"> Para la realización de la misma se tiene una serie de mediciones del campo tomadas por equipos de precisión</w:t>
      </w:r>
      <w:r w:rsidR="0080138F">
        <w:t>, donde se recogen diversos datos del lugar. Estas mediciones son guardas en registros</w:t>
      </w:r>
      <w:r w:rsidR="00577BE2">
        <w:t xml:space="preserve"> físicos</w:t>
      </w:r>
      <w:r w:rsidR="0080138F">
        <w:t xml:space="preserve">, los cuales en un espacio de tiempo se tienen en cuenta para comparar el comportamiento de la zona costera. Además de estas mediciones en el campo se </w:t>
      </w:r>
      <w:r w:rsidR="00577BE2">
        <w:t xml:space="preserve">realiza una medición teórica, la cual puede </w:t>
      </w:r>
      <w:r w:rsidR="0080138F">
        <w:t xml:space="preserve">predecir como se </w:t>
      </w:r>
      <w:r w:rsidR="00577BE2">
        <w:t>está</w:t>
      </w:r>
      <w:r w:rsidR="0080138F">
        <w:t xml:space="preserve"> comportando el transporte de sedimentos </w:t>
      </w:r>
      <w:r w:rsidR="00E91B70">
        <w:t xml:space="preserve">a través de ecuaciones las cuales son calculas manualmente, lo cual trae demora en el tiempo e imprecisiones en los cálculos. Por cada medición se recogen los siguientes datos: </w:t>
      </w:r>
    </w:p>
    <w:p w14:paraId="681ACDC0" w14:textId="43C5FB95" w:rsidR="00E91B70" w:rsidRDefault="00E91B70" w:rsidP="003A44D8">
      <w:r>
        <w:t xml:space="preserve">-Densidad de la Arena </w:t>
      </w:r>
    </w:p>
    <w:p w14:paraId="2794E6D1" w14:textId="1D5164B0" w:rsidR="0080138F" w:rsidRDefault="00E91B70" w:rsidP="003A44D8">
      <w:r>
        <w:t xml:space="preserve">--Densidad del Mar </w:t>
      </w:r>
    </w:p>
    <w:p w14:paraId="56907A72" w14:textId="5EAB8C67" w:rsidR="00E91B70" w:rsidRDefault="00E91B70" w:rsidP="003A44D8">
      <w:r>
        <w:t>-Coeficiente de Porosidad</w:t>
      </w:r>
    </w:p>
    <w:p w14:paraId="763646AC" w14:textId="7CEAA08B" w:rsidR="00E91B70" w:rsidRDefault="00E91B70" w:rsidP="003A44D8">
      <w:r>
        <w:t>-Índice de Rompiente</w:t>
      </w:r>
    </w:p>
    <w:p w14:paraId="501DDE4B" w14:textId="4B2CCD8D" w:rsidR="00E91B70" w:rsidRDefault="00E91B70" w:rsidP="003A44D8">
      <w:r>
        <w:t>-Aceleración de la Gravedad</w:t>
      </w:r>
    </w:p>
    <w:p w14:paraId="10D68752" w14:textId="445333E6" w:rsidR="00E91B70" w:rsidRDefault="00E91B70" w:rsidP="003A44D8">
      <w:r>
        <w:t>-Angulo</w:t>
      </w:r>
    </w:p>
    <w:p w14:paraId="46FAC583" w14:textId="68617B10" w:rsidR="00E91B70" w:rsidRDefault="00E91B70" w:rsidP="003A44D8">
      <w:r>
        <w:t>-Altura</w:t>
      </w:r>
    </w:p>
    <w:bookmarkEnd w:id="51"/>
    <w:p w14:paraId="7EBB147D" w14:textId="6A0DED07" w:rsidR="0073176E" w:rsidRDefault="0073176E" w:rsidP="003A44D8"/>
    <w:p w14:paraId="334B1BDB" w14:textId="6935D590" w:rsidR="0073176E" w:rsidRDefault="0073176E" w:rsidP="003A44D8"/>
    <w:p w14:paraId="514EEBEC" w14:textId="022B0D3A" w:rsidR="0073176E" w:rsidRDefault="0073176E" w:rsidP="003A44D8"/>
    <w:p w14:paraId="48A72C3B" w14:textId="44CA0F60" w:rsidR="0073176E" w:rsidRDefault="0073176E" w:rsidP="003A44D8"/>
    <w:p w14:paraId="16BCA2D4" w14:textId="61B2BF4C" w:rsidR="0073176E" w:rsidRDefault="0073176E" w:rsidP="003A44D8"/>
    <w:p w14:paraId="2161B0A3" w14:textId="2D9BE1A5" w:rsidR="0073176E" w:rsidRDefault="0073176E" w:rsidP="003A44D8"/>
    <w:p w14:paraId="502C4949" w14:textId="77777777" w:rsidR="0073176E" w:rsidRDefault="0073176E" w:rsidP="003A44D8"/>
    <w:p w14:paraId="7DFFAD0B" w14:textId="77777777" w:rsidR="00D960F5" w:rsidRPr="00F04C44" w:rsidRDefault="00D960F5" w:rsidP="00F04C44">
      <w:pPr>
        <w:pStyle w:val="Ttulo2"/>
        <w:numPr>
          <w:ilvl w:val="0"/>
          <w:numId w:val="0"/>
        </w:numPr>
        <w:ind w:left="465" w:hanging="405"/>
      </w:pPr>
      <w:bookmarkStart w:id="54" w:name="_Toc176513934"/>
      <w:r w:rsidRPr="00F04C44">
        <w:t>2.1: Actores del Sistema</w:t>
      </w:r>
      <w:bookmarkEnd w:id="54"/>
    </w:p>
    <w:p w14:paraId="549E898A" w14:textId="78EDF884" w:rsidR="00D960F5" w:rsidRDefault="00D960F5" w:rsidP="00DE3FF8">
      <w:r w:rsidRPr="00B01E9A">
        <w:t>Los Actores del Sistema son los antiguos trabajadores del negocio; así como los actores del negocio que interactúen con el sistema.</w:t>
      </w:r>
    </w:p>
    <w:p w14:paraId="7D845CE5" w14:textId="77777777" w:rsidR="0073176E" w:rsidRPr="00F74AA3" w:rsidRDefault="0073176E" w:rsidP="0073176E">
      <w:pPr>
        <w:rPr>
          <w:sz w:val="22"/>
          <w:szCs w:val="22"/>
        </w:rPr>
      </w:pPr>
      <w:r w:rsidRPr="00F74AA3">
        <w:rPr>
          <w:sz w:val="22"/>
          <w:szCs w:val="22"/>
        </w:rPr>
        <w:t xml:space="preserve">Tabla </w:t>
      </w:r>
      <w:r>
        <w:rPr>
          <w:sz w:val="22"/>
          <w:szCs w:val="22"/>
        </w:rPr>
        <w:t>2.1</w:t>
      </w:r>
      <w:r w:rsidRPr="00F74AA3">
        <w:rPr>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73176E" w:rsidRPr="004C467F" w14:paraId="19BB2CB6" w14:textId="77777777" w:rsidTr="00BC2B8C">
        <w:trPr>
          <w:trHeight w:val="486"/>
        </w:trPr>
        <w:tc>
          <w:tcPr>
            <w:tcW w:w="3119" w:type="dxa"/>
          </w:tcPr>
          <w:p w14:paraId="59ECB4A0" w14:textId="77777777" w:rsidR="0073176E" w:rsidRPr="00276206" w:rsidRDefault="0073176E" w:rsidP="00BC2B8C">
            <w:pPr>
              <w:rPr>
                <w:color w:val="auto"/>
                <w:sz w:val="22"/>
                <w:szCs w:val="22"/>
              </w:rPr>
            </w:pPr>
            <w:r w:rsidRPr="00276206">
              <w:rPr>
                <w:color w:val="auto"/>
                <w:sz w:val="22"/>
                <w:szCs w:val="22"/>
              </w:rPr>
              <w:t xml:space="preserve">Actor </w:t>
            </w:r>
          </w:p>
        </w:tc>
        <w:tc>
          <w:tcPr>
            <w:tcW w:w="5812" w:type="dxa"/>
          </w:tcPr>
          <w:p w14:paraId="68DA4CA4" w14:textId="77777777" w:rsidR="0073176E" w:rsidRPr="00276206" w:rsidRDefault="0073176E" w:rsidP="00BC2B8C">
            <w:pPr>
              <w:rPr>
                <w:color w:val="auto"/>
                <w:sz w:val="22"/>
                <w:szCs w:val="22"/>
              </w:rPr>
            </w:pPr>
            <w:r w:rsidRPr="00276206">
              <w:rPr>
                <w:color w:val="auto"/>
                <w:sz w:val="22"/>
                <w:szCs w:val="22"/>
              </w:rPr>
              <w:t>Justificación</w:t>
            </w:r>
          </w:p>
        </w:tc>
      </w:tr>
      <w:tr w:rsidR="0073176E" w:rsidRPr="004C467F" w14:paraId="4EC89231" w14:textId="77777777" w:rsidTr="00BC2B8C">
        <w:trPr>
          <w:trHeight w:val="490"/>
        </w:trPr>
        <w:tc>
          <w:tcPr>
            <w:tcW w:w="3119" w:type="dxa"/>
          </w:tcPr>
          <w:p w14:paraId="3CAF02A2" w14:textId="663F56BF" w:rsidR="0073176E" w:rsidRPr="00276206" w:rsidRDefault="00B21FBF" w:rsidP="00BC2B8C">
            <w:pPr>
              <w:rPr>
                <w:color w:val="auto"/>
                <w:sz w:val="22"/>
                <w:szCs w:val="22"/>
              </w:rPr>
            </w:pPr>
            <w:commentRangeStart w:id="55"/>
            <w:r>
              <w:rPr>
                <w:color w:val="auto"/>
                <w:sz w:val="22"/>
                <w:szCs w:val="22"/>
              </w:rPr>
              <w:t>Trabajador</w:t>
            </w:r>
            <w:commentRangeEnd w:id="55"/>
            <w:r w:rsidR="00E2712B">
              <w:rPr>
                <w:rStyle w:val="Refdecomentario"/>
                <w:color w:val="auto"/>
                <w:lang w:eastAsia="en-US"/>
              </w:rPr>
              <w:commentReference w:id="55"/>
            </w:r>
          </w:p>
        </w:tc>
        <w:tc>
          <w:tcPr>
            <w:tcW w:w="5812" w:type="dxa"/>
          </w:tcPr>
          <w:p w14:paraId="2104C364" w14:textId="77777777" w:rsidR="0073176E" w:rsidRPr="00276206" w:rsidRDefault="0073176E" w:rsidP="00BC2B8C">
            <w:pPr>
              <w:rPr>
                <w:color w:val="auto"/>
                <w:sz w:val="22"/>
                <w:szCs w:val="22"/>
              </w:rPr>
            </w:pPr>
            <w:r w:rsidRPr="00276206">
              <w:rPr>
                <w:color w:val="auto"/>
                <w:sz w:val="22"/>
                <w:szCs w:val="22"/>
              </w:rPr>
              <w:t>Podrá realizar las operaciones comunes para lo que fue diseñada la herramienta, dichas operaciones se realizan desde la interfaz gráfica de la misma.</w:t>
            </w:r>
          </w:p>
        </w:tc>
      </w:tr>
      <w:tr w:rsidR="0073176E" w:rsidRPr="004C467F" w14:paraId="42826C85" w14:textId="77777777" w:rsidTr="00BC2B8C">
        <w:trPr>
          <w:trHeight w:val="791"/>
        </w:trPr>
        <w:tc>
          <w:tcPr>
            <w:tcW w:w="3119" w:type="dxa"/>
          </w:tcPr>
          <w:p w14:paraId="7F9D4AD9" w14:textId="77777777" w:rsidR="0073176E" w:rsidRPr="00276206" w:rsidRDefault="0073176E" w:rsidP="00BC2B8C">
            <w:pPr>
              <w:rPr>
                <w:color w:val="auto"/>
                <w:sz w:val="22"/>
                <w:szCs w:val="22"/>
              </w:rPr>
            </w:pPr>
            <w:r w:rsidRPr="00276206">
              <w:rPr>
                <w:color w:val="auto"/>
                <w:sz w:val="22"/>
                <w:szCs w:val="22"/>
              </w:rPr>
              <w:t>Administrador</w:t>
            </w:r>
          </w:p>
        </w:tc>
        <w:tc>
          <w:tcPr>
            <w:tcW w:w="5812" w:type="dxa"/>
          </w:tcPr>
          <w:p w14:paraId="504D59FF" w14:textId="77777777" w:rsidR="0073176E" w:rsidRPr="00276206" w:rsidRDefault="0073176E" w:rsidP="00BC2B8C">
            <w:pPr>
              <w:rPr>
                <w:color w:val="auto"/>
                <w:sz w:val="22"/>
                <w:szCs w:val="22"/>
              </w:rPr>
            </w:pPr>
            <w:r w:rsidRPr="00276206">
              <w:rPr>
                <w:color w:val="auto"/>
                <w:sz w:val="22"/>
                <w:szCs w:val="22"/>
              </w:rPr>
              <w:t>Es el encargado de crear Usuarios, tendrá acceso a revisar las trazas del Sistema y podrá realizar cambios en el Sistema</w:t>
            </w:r>
          </w:p>
        </w:tc>
      </w:tr>
    </w:tbl>
    <w:p w14:paraId="5C63D8E3" w14:textId="77777777" w:rsidR="0073176E" w:rsidRPr="00B01E9A" w:rsidRDefault="0073176E" w:rsidP="00DE3FF8"/>
    <w:p w14:paraId="610F476D" w14:textId="77777777"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56" w:name="_Toc176513935"/>
      <w:r w:rsidRPr="00B01E9A">
        <w:rPr>
          <w:rStyle w:val="Ttulo1Car"/>
          <w:rFonts w:ascii="Arial" w:hAnsi="Arial" w:cs="Arial"/>
          <w:b/>
          <w:sz w:val="24"/>
          <w:szCs w:val="24"/>
          <w:u w:val="single"/>
        </w:rPr>
        <w:t>2.2: Funcionalidades del Sistema</w:t>
      </w:r>
      <w:bookmarkEnd w:id="56"/>
    </w:p>
    <w:p w14:paraId="223407B3" w14:textId="708685D7"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A62821">
        <w:instrText xml:space="preserve"> ADDIN ZOTERO_ITEM CSL_CITATION {"citationID":"VicJ1Tzb","properties":{"formattedCitation":"(\\uc0\\u171{}Funcionalidad\\uc0\\u187{}, 2015)","plainCitation":"(«Funcionalidad», 2015)","noteIndex":0},"citationItems":[{"id":"CyqMIT3o/weHH4DA6","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57" w:name="_Toc176513936"/>
      <w:bookmarkEnd w:id="57"/>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8" w:name="_Toc176513937"/>
      <w:bookmarkEnd w:id="58"/>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9" w:name="_Toc176513938"/>
      <w:bookmarkEnd w:id="59"/>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0" w:name="_Toc176513939"/>
      <w:bookmarkEnd w:id="60"/>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1" w:name="_Toc176513940"/>
      <w:bookmarkEnd w:id="61"/>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2" w:name="_Toc176513941"/>
      <w:bookmarkEnd w:id="62"/>
    </w:p>
    <w:p w14:paraId="4052D7FC" w14:textId="77777777" w:rsidR="00D960F5" w:rsidRPr="00B9289B" w:rsidRDefault="00D960F5" w:rsidP="00B9289B">
      <w:pPr>
        <w:pStyle w:val="Ttulo3"/>
        <w:rPr>
          <w:rStyle w:val="Ttulo1Car"/>
          <w:rFonts w:ascii="Arial" w:hAnsi="Arial" w:cs="Arial"/>
          <w:b/>
          <w:bCs w:val="0"/>
          <w:sz w:val="24"/>
          <w:szCs w:val="24"/>
        </w:rPr>
      </w:pPr>
      <w:bookmarkStart w:id="63" w:name="_Toc176513942"/>
      <w:r w:rsidRPr="00B9289B">
        <w:rPr>
          <w:rStyle w:val="Ttulo1Car"/>
          <w:rFonts w:ascii="Arial" w:hAnsi="Arial" w:cs="Arial"/>
          <w:b/>
          <w:bCs w:val="0"/>
          <w:sz w:val="24"/>
          <w:szCs w:val="24"/>
        </w:rPr>
        <w:t>Requisitos Funcionales:</w:t>
      </w:r>
      <w:bookmarkEnd w:id="63"/>
    </w:p>
    <w:p w14:paraId="4534A714" w14:textId="59665ECB" w:rsidR="00D960F5" w:rsidRPr="00B01E9A" w:rsidRDefault="00D960F5" w:rsidP="00DE3FF8">
      <w:r w:rsidRPr="00B01E9A">
        <w:t xml:space="preserve">Requisitos Funcionales (Capacidades): Describe las funciones que lleva a cabo el software; como debe reaccionar </w:t>
      </w:r>
      <w:r w:rsidR="007D13A1" w:rsidRPr="00B01E9A">
        <w:t>este</w:t>
      </w:r>
      <w:r w:rsidRPr="00B01E9A">
        <w:t xml:space="preserv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326352B3" w:rsidR="00B01E9A" w:rsidRPr="00B01E9A" w:rsidRDefault="007D13A1" w:rsidP="002578BB">
      <w:pPr>
        <w:pStyle w:val="Prrafodelista"/>
        <w:numPr>
          <w:ilvl w:val="0"/>
          <w:numId w:val="23"/>
        </w:numPr>
        <w:rPr>
          <w:lang w:eastAsia="es-ES"/>
        </w:rPr>
      </w:pPr>
      <w:bookmarkStart w:id="64" w:name="_Hlk185234264"/>
      <w:r>
        <w:rPr>
          <w:lang w:eastAsia="es-ES"/>
        </w:rPr>
        <w:t xml:space="preserve">El Sistema </w:t>
      </w:r>
      <w:commentRangeStart w:id="65"/>
      <w:commentRangeStart w:id="66"/>
      <w:r w:rsidR="00B01E9A" w:rsidRPr="00B01E9A">
        <w:rPr>
          <w:lang w:eastAsia="es-ES"/>
        </w:rPr>
        <w:t xml:space="preserve"> </w:t>
      </w:r>
      <w:commentRangeEnd w:id="65"/>
      <w:r w:rsidR="0075228F">
        <w:rPr>
          <w:rStyle w:val="Refdecomentario"/>
        </w:rPr>
        <w:commentReference w:id="65"/>
      </w:r>
      <w:bookmarkEnd w:id="64"/>
      <w:commentRangeEnd w:id="66"/>
      <w:r w:rsidR="00B56525">
        <w:rPr>
          <w:rStyle w:val="Refdecomentario"/>
        </w:rPr>
        <w:commentReference w:id="66"/>
      </w:r>
      <w:r w:rsidR="00B01E9A" w:rsidRPr="00B01E9A">
        <w:rPr>
          <w:lang w:eastAsia="es-ES"/>
        </w:rPr>
        <w:t>debe permitir a los usuarios registrarse y crear una cuenta.</w:t>
      </w:r>
    </w:p>
    <w:p w14:paraId="637F163B" w14:textId="33AEB335"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iniciar sesión y acceder a su cuenta.</w:t>
      </w:r>
    </w:p>
    <w:p w14:paraId="1D84D14B" w14:textId="634CBA43" w:rsidR="00B01E9A" w:rsidRPr="00B01E9A" w:rsidRDefault="007D13A1" w:rsidP="002578BB">
      <w:pPr>
        <w:pStyle w:val="Prrafodelista"/>
        <w:numPr>
          <w:ilvl w:val="0"/>
          <w:numId w:val="23"/>
        </w:numPr>
        <w:rPr>
          <w:lang w:eastAsia="es-ES"/>
        </w:rPr>
      </w:pPr>
      <w:r>
        <w:rPr>
          <w:lang w:eastAsia="es-ES"/>
        </w:rPr>
        <w:t xml:space="preserve">El </w:t>
      </w:r>
      <w:r w:rsidR="007D3BB0">
        <w:rPr>
          <w:lang w:eastAsia="es-ES"/>
        </w:rPr>
        <w:t xml:space="preserve">Sistema </w:t>
      </w:r>
      <w:r w:rsidR="007D3BB0" w:rsidRPr="00B01E9A">
        <w:rPr>
          <w:lang w:eastAsia="es-ES"/>
        </w:rPr>
        <w:t>debe</w:t>
      </w:r>
      <w:r w:rsidR="00B01E9A" w:rsidRPr="00B01E9A">
        <w:rPr>
          <w:lang w:eastAsia="es-ES"/>
        </w:rPr>
        <w:t xml:space="preserve"> permitir a los usuarios editar su perfil.</w:t>
      </w:r>
    </w:p>
    <w:p w14:paraId="0B5DE764" w14:textId="57CE99BE" w:rsidR="00B01E9A" w:rsidRPr="00B01E9A" w:rsidRDefault="007D13A1" w:rsidP="002578BB">
      <w:pPr>
        <w:pStyle w:val="Prrafodelista"/>
        <w:numPr>
          <w:ilvl w:val="0"/>
          <w:numId w:val="23"/>
        </w:numPr>
        <w:rPr>
          <w:lang w:eastAsia="es-ES"/>
        </w:rPr>
      </w:pPr>
      <w:r>
        <w:rPr>
          <w:lang w:eastAsia="es-ES"/>
        </w:rPr>
        <w:t xml:space="preserve">El Sistema </w:t>
      </w:r>
      <w:commentRangeStart w:id="67"/>
      <w:commentRangeStart w:id="68"/>
      <w:r w:rsidRPr="00B01E9A">
        <w:rPr>
          <w:lang w:eastAsia="es-ES"/>
        </w:rPr>
        <w:t xml:space="preserve"> </w:t>
      </w:r>
      <w:commentRangeEnd w:id="67"/>
      <w:r>
        <w:rPr>
          <w:rStyle w:val="Refdecomentario"/>
        </w:rPr>
        <w:commentReference w:id="67"/>
      </w:r>
      <w:commentRangeEnd w:id="68"/>
      <w:r>
        <w:rPr>
          <w:rStyle w:val="Refdecomentario"/>
        </w:rPr>
        <w:commentReference w:id="68"/>
      </w:r>
      <w:r w:rsidR="00B01E9A" w:rsidRPr="00B01E9A">
        <w:rPr>
          <w:lang w:eastAsia="es-ES"/>
        </w:rPr>
        <w:t>debe permitir a los usuarios cambiar su contraseña.</w:t>
      </w:r>
    </w:p>
    <w:p w14:paraId="2C82A333" w14:textId="2AB0DBCF"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eliminar su cuenta.</w:t>
      </w:r>
    </w:p>
    <w:p w14:paraId="2ABB9406" w14:textId="77777777" w:rsidR="00B01E9A" w:rsidRPr="00B01E9A" w:rsidRDefault="00B01E9A" w:rsidP="00DE3FF8">
      <w:pPr>
        <w:rPr>
          <w:lang w:eastAsia="es-ES"/>
        </w:rPr>
      </w:pPr>
      <w:r w:rsidRPr="00B01E9A">
        <w:rPr>
          <w:lang w:eastAsia="es-ES"/>
        </w:rPr>
        <w:lastRenderedPageBreak/>
        <w:t>F3: Gestión de Datos</w:t>
      </w:r>
    </w:p>
    <w:p w14:paraId="792A825E" w14:textId="7661814C" w:rsidR="00B01E9A" w:rsidRPr="00B01E9A" w:rsidRDefault="007D13A1" w:rsidP="002578BB">
      <w:pPr>
        <w:pStyle w:val="Prrafodelista"/>
        <w:numPr>
          <w:ilvl w:val="0"/>
          <w:numId w:val="24"/>
        </w:numPr>
        <w:rPr>
          <w:lang w:eastAsia="es-ES"/>
        </w:rPr>
      </w:pPr>
      <w:r>
        <w:rPr>
          <w:lang w:eastAsia="es-ES"/>
        </w:rPr>
        <w:t xml:space="preserve">El Sistema </w:t>
      </w:r>
      <w:r w:rsidRPr="00B01E9A">
        <w:rPr>
          <w:lang w:eastAsia="es-ES"/>
        </w:rPr>
        <w:t xml:space="preserve"> </w:t>
      </w:r>
      <w:r w:rsidR="00B01E9A" w:rsidRPr="00B01E9A">
        <w:rPr>
          <w:lang w:eastAsia="es-ES"/>
        </w:rPr>
        <w:t xml:space="preserve"> debe almacenar los datos de las ecuaciones calculadas por los usuarios.</w:t>
      </w:r>
    </w:p>
    <w:p w14:paraId="6ED84855" w14:textId="079499FF" w:rsidR="00B01E9A" w:rsidRPr="00B01E9A" w:rsidRDefault="007D13A1" w:rsidP="002578BB">
      <w:pPr>
        <w:pStyle w:val="Prrafodelista"/>
        <w:numPr>
          <w:ilvl w:val="0"/>
          <w:numId w:val="24"/>
        </w:numPr>
        <w:rPr>
          <w:lang w:eastAsia="es-ES"/>
        </w:rPr>
      </w:pPr>
      <w:r>
        <w:rPr>
          <w:lang w:eastAsia="es-ES"/>
        </w:rPr>
        <w:t>El Sistema</w:t>
      </w:r>
      <w:r w:rsidRPr="00B01E9A">
        <w:rPr>
          <w:lang w:eastAsia="es-ES"/>
        </w:rPr>
        <w:t xml:space="preserve"> </w:t>
      </w:r>
      <w:r w:rsidR="00B01E9A" w:rsidRPr="00B01E9A">
        <w:rPr>
          <w:lang w:eastAsia="es-ES"/>
        </w:rPr>
        <w:t>debe almacenar los datos de las variables utilizadas en las ecuaciones.</w:t>
      </w:r>
    </w:p>
    <w:p w14:paraId="7A5BCC34" w14:textId="258B050F" w:rsidR="00B01E9A" w:rsidRPr="00B01E9A" w:rsidRDefault="007D13A1" w:rsidP="002578BB">
      <w:pPr>
        <w:pStyle w:val="Prrafodelista"/>
        <w:numPr>
          <w:ilvl w:val="0"/>
          <w:numId w:val="24"/>
        </w:numPr>
        <w:rPr>
          <w:lang w:eastAsia="es-ES"/>
        </w:rPr>
      </w:pPr>
      <w:r>
        <w:rPr>
          <w:lang w:eastAsia="es-ES"/>
        </w:rPr>
        <w:t xml:space="preserve">El Sistema </w:t>
      </w:r>
      <w:commentRangeStart w:id="69"/>
      <w:commentRangeStart w:id="70"/>
      <w:r w:rsidRPr="00B01E9A">
        <w:rPr>
          <w:lang w:eastAsia="es-ES"/>
        </w:rPr>
        <w:t xml:space="preserve"> </w:t>
      </w:r>
      <w:commentRangeEnd w:id="69"/>
      <w:r>
        <w:rPr>
          <w:rStyle w:val="Refdecomentario"/>
        </w:rPr>
        <w:commentReference w:id="69"/>
      </w:r>
      <w:commentRangeEnd w:id="70"/>
      <w:r>
        <w:rPr>
          <w:rStyle w:val="Refdecomentario"/>
        </w:rPr>
        <w:commentReference w:id="70"/>
      </w:r>
      <w:r w:rsidR="00B01E9A" w:rsidRPr="00B01E9A">
        <w:rPr>
          <w:lang w:eastAsia="es-ES"/>
        </w:rPr>
        <w:t>debe almacenar los datos de los resultados de las ecuaciones.</w:t>
      </w:r>
    </w:p>
    <w:p w14:paraId="2EB5D350" w14:textId="272CFD1F"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recuperar los datos almacenados.</w:t>
      </w:r>
    </w:p>
    <w:p w14:paraId="1078779C" w14:textId="7EFDD199"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60A7271E"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mostrar una lista de las ecuaciones calculadas por el usuario.</w:t>
      </w:r>
    </w:p>
    <w:p w14:paraId="4F3ED827" w14:textId="5A7EC436" w:rsidR="00B01E9A" w:rsidRPr="00B01E9A" w:rsidRDefault="007D13A1" w:rsidP="002578BB">
      <w:pPr>
        <w:pStyle w:val="Prrafodelista"/>
        <w:numPr>
          <w:ilvl w:val="0"/>
          <w:numId w:val="25"/>
        </w:numPr>
        <w:rPr>
          <w:lang w:eastAsia="es-ES"/>
        </w:rPr>
      </w:pPr>
      <w:r w:rsidRPr="007D13A1">
        <w:rPr>
          <w:lang w:eastAsia="es-ES"/>
        </w:rPr>
        <w:t xml:space="preserve">El Sistema </w:t>
      </w:r>
      <w:r w:rsidRPr="007D13A1">
        <w:rPr>
          <w:rStyle w:val="Refdecomentario"/>
          <w:sz w:val="24"/>
          <w:szCs w:val="24"/>
        </w:rPr>
        <w:t>d</w:t>
      </w:r>
      <w:r w:rsidR="00B01E9A" w:rsidRPr="007D13A1">
        <w:rPr>
          <w:lang w:eastAsia="es-ES"/>
        </w:rPr>
        <w:t>ebe</w:t>
      </w:r>
      <w:r w:rsidR="00B01E9A" w:rsidRPr="00B01E9A">
        <w:rPr>
          <w:lang w:eastAsia="es-ES"/>
        </w:rPr>
        <w:t xml:space="preserve"> mostrar los detalles de cada ecuación, incluyendo la ecuación en sí, las variables utilizadas y el resultado.</w:t>
      </w:r>
    </w:p>
    <w:p w14:paraId="38F73E3D" w14:textId="474F82AA"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filtrar y ordenar las ecuaciones.</w:t>
      </w:r>
    </w:p>
    <w:p w14:paraId="001B7D7C" w14:textId="064D5AF5"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F8C98A6" w:rsidR="00B01E9A" w:rsidRPr="00B01E9A" w:rsidRDefault="007D13A1" w:rsidP="002578BB">
      <w:pPr>
        <w:pStyle w:val="Prrafodelista"/>
        <w:numPr>
          <w:ilvl w:val="0"/>
          <w:numId w:val="26"/>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tener una sección de ayuda que proporcione información sobre cómo usar la página web.</w:t>
      </w:r>
    </w:p>
    <w:p w14:paraId="0A65C8C5" w14:textId="5DC1D2FB" w:rsidR="00B01E9A" w:rsidRPr="00B01E9A" w:rsidRDefault="007D13A1" w:rsidP="002578BB">
      <w:pPr>
        <w:pStyle w:val="Prrafodelista"/>
        <w:numPr>
          <w:ilvl w:val="0"/>
          <w:numId w:val="26"/>
        </w:numPr>
        <w:rPr>
          <w:lang w:eastAsia="es-ES"/>
        </w:rPr>
      </w:pPr>
      <w:r>
        <w:rPr>
          <w:lang w:eastAsia="es-ES"/>
        </w:rPr>
        <w:t xml:space="preserve">El Sistema </w:t>
      </w:r>
      <w:r w:rsidRPr="00B01E9A">
        <w:rPr>
          <w:lang w:eastAsia="es-ES"/>
        </w:rPr>
        <w:t xml:space="preserve"> </w:t>
      </w:r>
      <w:r w:rsidR="00B01E9A" w:rsidRPr="00B01E9A">
        <w:rPr>
          <w:lang w:eastAsia="es-ES"/>
        </w:rPr>
        <w:t xml:space="preserve"> debe tener un sistema de contacto que permita a los usuarios ponerse en contacto con el equipo de soporte técnico.</w:t>
      </w:r>
    </w:p>
    <w:p w14:paraId="7DD3D727" w14:textId="77777777" w:rsidR="00B01E9A" w:rsidRPr="00B01E9A" w:rsidRDefault="00B01E9A" w:rsidP="00DE3FF8"/>
    <w:p w14:paraId="42F1DCBC" w14:textId="74E8539D" w:rsidR="00D960F5" w:rsidRPr="00B01E9A" w:rsidRDefault="007D3BB0" w:rsidP="00665892">
      <w:pPr>
        <w:pStyle w:val="Ttulo3"/>
      </w:pPr>
      <w:bookmarkStart w:id="71" w:name="_Toc176513943"/>
      <w:r>
        <w:t>Historias Técnicas</w:t>
      </w:r>
      <w:r w:rsidR="00D960F5" w:rsidRPr="00B01E9A">
        <w:t>:</w:t>
      </w:r>
      <w:bookmarkEnd w:id="71"/>
    </w:p>
    <w:p w14:paraId="53ADE04D" w14:textId="457D429C" w:rsidR="00D960F5" w:rsidRPr="007D3BB0" w:rsidRDefault="007D13A1" w:rsidP="00DE3FF8">
      <w:r w:rsidRPr="007D3BB0">
        <w:t>Requisitos No</w:t>
      </w:r>
      <w:r w:rsidR="00D960F5" w:rsidRPr="007D3BB0">
        <w:t xml:space="preserve"> Funcionales (Restricciones, requisitos de calidad): Restricciones sobre las funciones o servicios ofrecidos por el sistema.</w:t>
      </w:r>
    </w:p>
    <w:p w14:paraId="1F2C14F0" w14:textId="77777777" w:rsidR="007D3BB0" w:rsidRPr="007D3BB0" w:rsidRDefault="007D3BB0" w:rsidP="007D3BB0">
      <w:pPr>
        <w:pStyle w:val="Textoindependiente1"/>
        <w:rPr>
          <w:sz w:val="24"/>
          <w:lang w:val="es-ES_tradnl"/>
        </w:rPr>
      </w:pPr>
      <w:r w:rsidRPr="007D3BB0">
        <w:rPr>
          <w:sz w:val="24"/>
        </w:rPr>
        <w:t>Rendimiento</w:t>
      </w:r>
    </w:p>
    <w:p w14:paraId="792BF0C2" w14:textId="77777777" w:rsidR="007D3BB0" w:rsidRPr="007D3BB0" w:rsidRDefault="007D3BB0" w:rsidP="007D3BB0">
      <w:pPr>
        <w:numPr>
          <w:ilvl w:val="0"/>
          <w:numId w:val="27"/>
        </w:numPr>
        <w:spacing w:before="100" w:beforeAutospacing="1" w:after="100" w:afterAutospacing="1" w:line="240" w:lineRule="auto"/>
      </w:pPr>
      <w:r w:rsidRPr="007D3BB0">
        <w:t>Tiempos de respuesta y carga</w:t>
      </w:r>
    </w:p>
    <w:p w14:paraId="25C03DCF" w14:textId="77777777" w:rsidR="007D3BB0" w:rsidRPr="007D3BB0" w:rsidRDefault="007D3BB0" w:rsidP="007D3BB0">
      <w:pPr>
        <w:numPr>
          <w:ilvl w:val="0"/>
          <w:numId w:val="27"/>
        </w:numPr>
        <w:spacing w:before="100" w:beforeAutospacing="1" w:after="100" w:afterAutospacing="1" w:line="240" w:lineRule="auto"/>
      </w:pPr>
      <w:r w:rsidRPr="007D3BB0">
        <w:t>Capacidad de manejo bajo diferentes cargas de trabajo</w:t>
      </w:r>
    </w:p>
    <w:p w14:paraId="5B100770" w14:textId="77777777" w:rsidR="007D3BB0" w:rsidRPr="007D3BB0" w:rsidRDefault="007D3BB0" w:rsidP="007D3BB0">
      <w:pPr>
        <w:numPr>
          <w:ilvl w:val="0"/>
          <w:numId w:val="27"/>
        </w:numPr>
        <w:spacing w:before="100" w:beforeAutospacing="1" w:after="100" w:afterAutospacing="1" w:line="240" w:lineRule="auto"/>
      </w:pPr>
      <w:r w:rsidRPr="007D3BB0">
        <w:t>Escalabilidad (vertical y horizontal)</w:t>
      </w:r>
    </w:p>
    <w:p w14:paraId="10FA3A58" w14:textId="77777777" w:rsidR="007D3BB0" w:rsidRPr="007D3BB0" w:rsidRDefault="007D3BB0" w:rsidP="007D3BB0">
      <w:pPr>
        <w:numPr>
          <w:ilvl w:val="0"/>
          <w:numId w:val="27"/>
        </w:numPr>
        <w:spacing w:before="100" w:beforeAutospacing="1" w:after="100" w:afterAutospacing="1" w:line="240" w:lineRule="auto"/>
      </w:pPr>
      <w:r w:rsidRPr="007D3BB0">
        <w:t>Eficiencia de consultas y operaciones</w:t>
      </w:r>
    </w:p>
    <w:p w14:paraId="6A9CEF99" w14:textId="77777777" w:rsidR="007D3BB0" w:rsidRPr="007D3BB0" w:rsidRDefault="007D3BB0" w:rsidP="007D3BB0">
      <w:pPr>
        <w:pStyle w:val="Textoindependiente1"/>
        <w:rPr>
          <w:sz w:val="24"/>
        </w:rPr>
      </w:pPr>
      <w:r w:rsidRPr="007D3BB0">
        <w:rPr>
          <w:sz w:val="24"/>
        </w:rPr>
        <w:t xml:space="preserve"> Seguridad</w:t>
      </w:r>
    </w:p>
    <w:p w14:paraId="21A0B22D" w14:textId="77777777" w:rsidR="007D3BB0" w:rsidRPr="007D3BB0" w:rsidRDefault="007D3BB0" w:rsidP="007D3BB0">
      <w:pPr>
        <w:numPr>
          <w:ilvl w:val="0"/>
          <w:numId w:val="28"/>
        </w:numPr>
        <w:spacing w:before="100" w:beforeAutospacing="1" w:after="100" w:afterAutospacing="1" w:line="240" w:lineRule="auto"/>
      </w:pPr>
      <w:r w:rsidRPr="007D3BB0">
        <w:lastRenderedPageBreak/>
        <w:t>Autenticación y autorización</w:t>
      </w:r>
    </w:p>
    <w:p w14:paraId="2CE029E9" w14:textId="77777777" w:rsidR="007D3BB0" w:rsidRPr="007D3BB0" w:rsidRDefault="007D3BB0" w:rsidP="007D3BB0">
      <w:pPr>
        <w:numPr>
          <w:ilvl w:val="0"/>
          <w:numId w:val="28"/>
        </w:numPr>
        <w:spacing w:before="100" w:beforeAutospacing="1" w:after="100" w:afterAutospacing="1" w:line="240" w:lineRule="auto"/>
      </w:pPr>
      <w:r w:rsidRPr="007D3BB0">
        <w:t>Encriptación de datos</w:t>
      </w:r>
    </w:p>
    <w:p w14:paraId="2EB4A703" w14:textId="77777777" w:rsidR="007D3BB0" w:rsidRPr="007D3BB0" w:rsidRDefault="007D3BB0" w:rsidP="007D3BB0">
      <w:pPr>
        <w:numPr>
          <w:ilvl w:val="0"/>
          <w:numId w:val="28"/>
        </w:numPr>
        <w:spacing w:before="100" w:beforeAutospacing="1" w:after="100" w:afterAutospacing="1" w:line="240" w:lineRule="auto"/>
      </w:pPr>
      <w:r w:rsidRPr="007D3BB0">
        <w:t>Protección contra vulnerabilidades</w:t>
      </w:r>
    </w:p>
    <w:p w14:paraId="6377EFFC" w14:textId="77777777" w:rsidR="007D3BB0" w:rsidRPr="007D3BB0" w:rsidRDefault="007D3BB0" w:rsidP="007D3BB0">
      <w:pPr>
        <w:numPr>
          <w:ilvl w:val="0"/>
          <w:numId w:val="28"/>
        </w:numPr>
        <w:spacing w:before="100" w:beforeAutospacing="1" w:after="100" w:afterAutospacing="1" w:line="240" w:lineRule="auto"/>
      </w:pPr>
      <w:r w:rsidRPr="007D3BB0">
        <w:t>Cumplimiento de normativas de seguridad</w:t>
      </w:r>
    </w:p>
    <w:p w14:paraId="0B3E84D8" w14:textId="77777777" w:rsidR="007D3BB0" w:rsidRPr="007D3BB0" w:rsidRDefault="007D3BB0" w:rsidP="007D3BB0">
      <w:pPr>
        <w:pStyle w:val="Textoindependiente1"/>
        <w:rPr>
          <w:sz w:val="24"/>
        </w:rPr>
      </w:pPr>
      <w:r w:rsidRPr="007D3BB0">
        <w:rPr>
          <w:sz w:val="24"/>
        </w:rPr>
        <w:t xml:space="preserve"> Usabilidad</w:t>
      </w:r>
    </w:p>
    <w:p w14:paraId="787B1454" w14:textId="77777777" w:rsidR="007D3BB0" w:rsidRPr="007D3BB0" w:rsidRDefault="007D3BB0" w:rsidP="007D3BB0">
      <w:pPr>
        <w:numPr>
          <w:ilvl w:val="0"/>
          <w:numId w:val="29"/>
        </w:numPr>
        <w:spacing w:before="100" w:beforeAutospacing="1" w:after="100" w:afterAutospacing="1" w:line="240" w:lineRule="auto"/>
      </w:pPr>
      <w:r w:rsidRPr="007D3BB0">
        <w:t>Interfaz de usuario intuitiva</w:t>
      </w:r>
    </w:p>
    <w:p w14:paraId="24C7CDC2" w14:textId="77777777" w:rsidR="007D3BB0" w:rsidRPr="007D3BB0" w:rsidRDefault="007D3BB0" w:rsidP="007D3BB0">
      <w:pPr>
        <w:numPr>
          <w:ilvl w:val="0"/>
          <w:numId w:val="29"/>
        </w:numPr>
        <w:spacing w:before="100" w:beforeAutospacing="1" w:after="100" w:afterAutospacing="1" w:line="240" w:lineRule="auto"/>
      </w:pPr>
      <w:r w:rsidRPr="007D3BB0">
        <w:t>Accesibilidad para usuarios con discapacidades</w:t>
      </w:r>
    </w:p>
    <w:p w14:paraId="202D4D0B" w14:textId="77777777" w:rsidR="007D3BB0" w:rsidRPr="007D3BB0" w:rsidRDefault="007D3BB0" w:rsidP="007D3BB0">
      <w:pPr>
        <w:numPr>
          <w:ilvl w:val="0"/>
          <w:numId w:val="29"/>
        </w:numPr>
        <w:spacing w:before="100" w:beforeAutospacing="1" w:after="100" w:afterAutospacing="1" w:line="240" w:lineRule="auto"/>
      </w:pPr>
      <w:r w:rsidRPr="007D3BB0">
        <w:t>Facilidad de uso</w:t>
      </w:r>
    </w:p>
    <w:p w14:paraId="04F15001" w14:textId="77777777" w:rsidR="007D3BB0" w:rsidRPr="007D3BB0" w:rsidRDefault="007D3BB0" w:rsidP="007D3BB0">
      <w:pPr>
        <w:numPr>
          <w:ilvl w:val="0"/>
          <w:numId w:val="29"/>
        </w:numPr>
        <w:spacing w:before="100" w:beforeAutospacing="1" w:after="100" w:afterAutospacing="1" w:line="240" w:lineRule="auto"/>
      </w:pPr>
      <w:r w:rsidRPr="007D3BB0">
        <w:t>Satisfacción del usuario</w:t>
      </w:r>
    </w:p>
    <w:p w14:paraId="3896E1E6" w14:textId="77777777" w:rsidR="007D3BB0" w:rsidRPr="007D3BB0" w:rsidRDefault="007D3BB0" w:rsidP="007D3BB0">
      <w:pPr>
        <w:pStyle w:val="Textoindependiente1"/>
        <w:rPr>
          <w:sz w:val="24"/>
        </w:rPr>
      </w:pPr>
      <w:r w:rsidRPr="007D3BB0">
        <w:rPr>
          <w:sz w:val="24"/>
        </w:rPr>
        <w:t xml:space="preserve"> Disponibilidad</w:t>
      </w:r>
    </w:p>
    <w:p w14:paraId="0F64FC7D" w14:textId="77777777" w:rsidR="007D3BB0" w:rsidRPr="007D3BB0" w:rsidRDefault="007D3BB0" w:rsidP="007D3BB0">
      <w:pPr>
        <w:numPr>
          <w:ilvl w:val="0"/>
          <w:numId w:val="30"/>
        </w:numPr>
        <w:spacing w:before="100" w:beforeAutospacing="1" w:after="100" w:afterAutospacing="1" w:line="240" w:lineRule="auto"/>
      </w:pPr>
      <w:r w:rsidRPr="007D3BB0">
        <w:t>Tiempo de actividad esperado</w:t>
      </w:r>
    </w:p>
    <w:p w14:paraId="30370946" w14:textId="77777777" w:rsidR="007D3BB0" w:rsidRPr="007D3BB0" w:rsidRDefault="007D3BB0" w:rsidP="007D3BB0">
      <w:pPr>
        <w:numPr>
          <w:ilvl w:val="0"/>
          <w:numId w:val="30"/>
        </w:numPr>
        <w:spacing w:before="100" w:beforeAutospacing="1" w:after="100" w:afterAutospacing="1" w:line="240" w:lineRule="auto"/>
      </w:pPr>
      <w:r w:rsidRPr="007D3BB0">
        <w:t>Tiempo de inactividad planificado</w:t>
      </w:r>
    </w:p>
    <w:p w14:paraId="4A6B8F4E" w14:textId="77777777" w:rsidR="007D3BB0" w:rsidRPr="007D3BB0" w:rsidRDefault="007D3BB0" w:rsidP="007D3BB0">
      <w:pPr>
        <w:numPr>
          <w:ilvl w:val="0"/>
          <w:numId w:val="30"/>
        </w:numPr>
        <w:spacing w:before="100" w:beforeAutospacing="1" w:after="100" w:afterAutospacing="1" w:line="240" w:lineRule="auto"/>
      </w:pPr>
      <w:r w:rsidRPr="007D3BB0">
        <w:t>Recuperación ante fallas</w:t>
      </w:r>
    </w:p>
    <w:p w14:paraId="1B658B1D" w14:textId="77777777" w:rsidR="007D3BB0" w:rsidRPr="007D3BB0" w:rsidRDefault="007D3BB0" w:rsidP="007D3BB0">
      <w:pPr>
        <w:pStyle w:val="Textoindependiente1"/>
        <w:rPr>
          <w:sz w:val="24"/>
        </w:rPr>
      </w:pPr>
      <w:r w:rsidRPr="007D3BB0">
        <w:rPr>
          <w:sz w:val="24"/>
        </w:rPr>
        <w:t xml:space="preserve"> Fiabilidad</w:t>
      </w:r>
    </w:p>
    <w:p w14:paraId="2196A0F8" w14:textId="77777777" w:rsidR="007D3BB0" w:rsidRPr="007D3BB0" w:rsidRDefault="007D3BB0" w:rsidP="007D3BB0">
      <w:pPr>
        <w:numPr>
          <w:ilvl w:val="0"/>
          <w:numId w:val="31"/>
        </w:numPr>
        <w:spacing w:before="100" w:beforeAutospacing="1" w:after="100" w:afterAutospacing="1" w:line="240" w:lineRule="auto"/>
      </w:pPr>
      <w:r w:rsidRPr="007D3BB0">
        <w:t>Tolerancia a fallos</w:t>
      </w:r>
    </w:p>
    <w:p w14:paraId="2AA9FDDF" w14:textId="77777777" w:rsidR="007D3BB0" w:rsidRPr="007D3BB0" w:rsidRDefault="007D3BB0" w:rsidP="007D3BB0">
      <w:pPr>
        <w:numPr>
          <w:ilvl w:val="0"/>
          <w:numId w:val="31"/>
        </w:numPr>
        <w:spacing w:before="100" w:beforeAutospacing="1" w:after="100" w:afterAutospacing="1" w:line="240" w:lineRule="auto"/>
      </w:pPr>
      <w:r w:rsidRPr="007D3BB0">
        <w:t>Recuperación ante errores</w:t>
      </w:r>
    </w:p>
    <w:p w14:paraId="567D1B31" w14:textId="77777777" w:rsidR="007D3BB0" w:rsidRPr="007D3BB0" w:rsidRDefault="007D3BB0" w:rsidP="007D3BB0">
      <w:pPr>
        <w:numPr>
          <w:ilvl w:val="0"/>
          <w:numId w:val="31"/>
        </w:numPr>
        <w:spacing w:before="100" w:beforeAutospacing="1" w:after="100" w:afterAutospacing="1" w:line="240" w:lineRule="auto"/>
      </w:pPr>
      <w:r w:rsidRPr="007D3BB0">
        <w:t>Confiabilidad del sistema</w:t>
      </w:r>
    </w:p>
    <w:p w14:paraId="18891612" w14:textId="77777777" w:rsidR="007D3BB0" w:rsidRPr="007D3BB0" w:rsidRDefault="007D3BB0" w:rsidP="007D3BB0">
      <w:pPr>
        <w:numPr>
          <w:ilvl w:val="0"/>
          <w:numId w:val="31"/>
        </w:numPr>
        <w:spacing w:before="100" w:beforeAutospacing="1" w:after="100" w:afterAutospacing="1" w:line="240" w:lineRule="auto"/>
      </w:pPr>
      <w:r w:rsidRPr="007D3BB0">
        <w:t>Estabilidad continua</w:t>
      </w:r>
    </w:p>
    <w:p w14:paraId="5E208043" w14:textId="77777777" w:rsidR="007D3BB0" w:rsidRPr="007D3BB0" w:rsidRDefault="007D3BB0" w:rsidP="007D3BB0">
      <w:pPr>
        <w:pStyle w:val="Textoindependiente1"/>
        <w:rPr>
          <w:sz w:val="24"/>
        </w:rPr>
      </w:pPr>
      <w:r w:rsidRPr="007D3BB0">
        <w:rPr>
          <w:sz w:val="24"/>
        </w:rPr>
        <w:t xml:space="preserve"> Mantenibilidad</w:t>
      </w:r>
    </w:p>
    <w:p w14:paraId="1FE56E5F" w14:textId="77777777" w:rsidR="007D3BB0" w:rsidRPr="007D3BB0" w:rsidRDefault="007D3BB0" w:rsidP="007D3BB0">
      <w:pPr>
        <w:numPr>
          <w:ilvl w:val="0"/>
          <w:numId w:val="32"/>
        </w:numPr>
        <w:spacing w:before="100" w:beforeAutospacing="1" w:after="100" w:afterAutospacing="1" w:line="240" w:lineRule="auto"/>
      </w:pPr>
      <w:r w:rsidRPr="007D3BB0">
        <w:t>Facilidad de mantenimiento y actualización</w:t>
      </w:r>
    </w:p>
    <w:p w14:paraId="3FC7F8CB" w14:textId="77777777" w:rsidR="007D3BB0" w:rsidRPr="007D3BB0" w:rsidRDefault="007D3BB0" w:rsidP="007D3BB0">
      <w:pPr>
        <w:numPr>
          <w:ilvl w:val="0"/>
          <w:numId w:val="32"/>
        </w:numPr>
        <w:spacing w:before="100" w:beforeAutospacing="1" w:after="100" w:afterAutospacing="1" w:line="240" w:lineRule="auto"/>
      </w:pPr>
      <w:r w:rsidRPr="007D3BB0">
        <w:t>Documentación adecuada</w:t>
      </w:r>
    </w:p>
    <w:p w14:paraId="75A06C1E" w14:textId="77777777" w:rsidR="007D3BB0" w:rsidRPr="007D3BB0" w:rsidRDefault="007D3BB0" w:rsidP="007D3BB0">
      <w:pPr>
        <w:numPr>
          <w:ilvl w:val="0"/>
          <w:numId w:val="32"/>
        </w:numPr>
        <w:spacing w:before="100" w:beforeAutospacing="1" w:after="100" w:afterAutospacing="1" w:line="240" w:lineRule="auto"/>
      </w:pPr>
      <w:r w:rsidRPr="007D3BB0">
        <w:t>Capacitad para realizar cambios sin afectar la estabilidad</w:t>
      </w:r>
    </w:p>
    <w:p w14:paraId="2660BC14" w14:textId="77777777" w:rsidR="007D3BB0" w:rsidRPr="007D3BB0" w:rsidRDefault="007D3BB0" w:rsidP="007D3BB0">
      <w:pPr>
        <w:pStyle w:val="Textoindependiente1"/>
        <w:rPr>
          <w:sz w:val="24"/>
        </w:rPr>
      </w:pPr>
      <w:r w:rsidRPr="007D3BB0">
        <w:rPr>
          <w:sz w:val="24"/>
        </w:rPr>
        <w:t xml:space="preserve"> Portabilidad</w:t>
      </w:r>
    </w:p>
    <w:p w14:paraId="681C046F" w14:textId="77777777" w:rsidR="007D3BB0" w:rsidRPr="007D3BB0" w:rsidRDefault="007D3BB0" w:rsidP="007D3BB0">
      <w:pPr>
        <w:numPr>
          <w:ilvl w:val="0"/>
          <w:numId w:val="33"/>
        </w:numPr>
        <w:spacing w:before="100" w:beforeAutospacing="1" w:after="100" w:afterAutospacing="1" w:line="240" w:lineRule="auto"/>
      </w:pPr>
      <w:r w:rsidRPr="007D3BB0">
        <w:t>Compatibilidad con diferentes sistemas operativos</w:t>
      </w:r>
    </w:p>
    <w:p w14:paraId="15E306DF" w14:textId="77777777" w:rsidR="007D3BB0" w:rsidRPr="007D3BB0" w:rsidRDefault="007D3BB0" w:rsidP="007D3BB0">
      <w:pPr>
        <w:numPr>
          <w:ilvl w:val="0"/>
          <w:numId w:val="33"/>
        </w:numPr>
        <w:spacing w:before="100" w:beforeAutospacing="1" w:after="100" w:afterAutospacing="1" w:line="240" w:lineRule="auto"/>
      </w:pPr>
      <w:r w:rsidRPr="007D3BB0">
        <w:t>Adaptabilidad a diferentes dispositivos</w:t>
      </w:r>
    </w:p>
    <w:p w14:paraId="418B45BF" w14:textId="77777777" w:rsidR="007D3BB0" w:rsidRPr="007D3BB0" w:rsidRDefault="007D3BB0" w:rsidP="007D3BB0">
      <w:pPr>
        <w:numPr>
          <w:ilvl w:val="0"/>
          <w:numId w:val="33"/>
        </w:numPr>
        <w:spacing w:before="100" w:beforeAutospacing="1" w:after="100" w:afterAutospacing="1" w:line="240" w:lineRule="auto"/>
      </w:pPr>
      <w:r w:rsidRPr="007D3BB0">
        <w:t>Interoperabilidad con otros sistemas</w:t>
      </w:r>
    </w:p>
    <w:p w14:paraId="16FF74B9" w14:textId="77777777" w:rsidR="007D3BB0" w:rsidRPr="007D3BB0" w:rsidRDefault="007D3BB0" w:rsidP="007D3BB0">
      <w:pPr>
        <w:pStyle w:val="Textoindependiente1"/>
        <w:rPr>
          <w:sz w:val="24"/>
        </w:rPr>
      </w:pPr>
      <w:r w:rsidRPr="007D3BB0">
        <w:rPr>
          <w:sz w:val="24"/>
        </w:rPr>
        <w:t>Privacidad y protección de datos</w:t>
      </w:r>
    </w:p>
    <w:p w14:paraId="612DA9DB" w14:textId="77777777" w:rsidR="007D3BB0" w:rsidRPr="007D3BB0" w:rsidRDefault="007D3BB0" w:rsidP="007D3BB0">
      <w:pPr>
        <w:numPr>
          <w:ilvl w:val="0"/>
          <w:numId w:val="34"/>
        </w:numPr>
        <w:spacing w:before="100" w:beforeAutospacing="1" w:after="100" w:afterAutospacing="1" w:line="240" w:lineRule="auto"/>
      </w:pPr>
      <w:r w:rsidRPr="007D3BB0">
        <w:t>Cumplimiento de regulaciones de protección de datos</w:t>
      </w:r>
    </w:p>
    <w:p w14:paraId="2FDA2FCB" w14:textId="77777777" w:rsidR="007D3BB0" w:rsidRPr="007D3BB0" w:rsidRDefault="007D3BB0" w:rsidP="007D3BB0">
      <w:pPr>
        <w:numPr>
          <w:ilvl w:val="0"/>
          <w:numId w:val="34"/>
        </w:numPr>
        <w:spacing w:before="100" w:beforeAutospacing="1" w:after="100" w:afterAutospacing="1" w:line="240" w:lineRule="auto"/>
      </w:pPr>
      <w:r w:rsidRPr="007D3BB0">
        <w:t>Protección de información personal</w:t>
      </w:r>
    </w:p>
    <w:p w14:paraId="6068548A" w14:textId="77777777" w:rsidR="007D3BB0" w:rsidRPr="007D3BB0" w:rsidRDefault="007D3BB0" w:rsidP="007D3BB0">
      <w:pPr>
        <w:numPr>
          <w:ilvl w:val="0"/>
          <w:numId w:val="34"/>
        </w:numPr>
        <w:spacing w:before="100" w:beforeAutospacing="1" w:after="100" w:afterAutospacing="1" w:line="240" w:lineRule="auto"/>
      </w:pPr>
      <w:r w:rsidRPr="007D3BB0">
        <w:t>Control sobre el uso compartido de datos</w:t>
      </w:r>
    </w:p>
    <w:p w14:paraId="717135DB" w14:textId="529E41FC" w:rsidR="007D3BB0" w:rsidRPr="007D3BB0" w:rsidRDefault="007D3BB0" w:rsidP="007D3BB0">
      <w:pPr>
        <w:pStyle w:val="Ttulo2"/>
      </w:pPr>
      <w:r w:rsidRPr="007D3BB0">
        <w:lastRenderedPageBreak/>
        <w:t>Patrón Arquitectónico Vista-Controlador</w:t>
      </w:r>
    </w:p>
    <w:p w14:paraId="46D20F60" w14:textId="068EBEE2" w:rsidR="00B01E9A" w:rsidRDefault="007D3BB0" w:rsidP="00DE3FF8">
      <w:pPr>
        <w:rPr>
          <w:lang w:val="es-CU" w:eastAsia="es-CU"/>
        </w:rPr>
      </w:pPr>
      <w:r w:rsidRPr="00D51F63">
        <w:t>El Modelo-Vista-Controlador (MVC) es un patrón de arquitectura de software muy popular y ampliamente utilizado.</w:t>
      </w:r>
      <w:r w:rsidRPr="00D51F63">
        <w:rPr>
          <w:rStyle w:val="Textoennegrita"/>
        </w:rPr>
        <w:t xml:space="preserve">  </w:t>
      </w:r>
      <w:r w:rsidRPr="00D51F63">
        <w:rPr>
          <w:b/>
          <w:bCs/>
          <w:lang w:val="es-CU" w:eastAsia="es-CU"/>
        </w:rPr>
        <w:t>Modelo</w:t>
      </w:r>
      <w:r w:rsidRPr="00D51F63">
        <w:rPr>
          <w:lang w:val="es-CU" w:eastAsia="es-CU"/>
        </w:rPr>
        <w:t>:</w:t>
      </w:r>
      <w:r>
        <w:rPr>
          <w:lang w:val="es-CU" w:eastAsia="es-CU"/>
        </w:rPr>
        <w:t xml:space="preserve"> </w:t>
      </w:r>
      <w:r w:rsidRPr="00D51F63">
        <w:rPr>
          <w:lang w:val="es-CU" w:eastAsia="es-CU"/>
        </w:rPr>
        <w:t xml:space="preserve">Representa los datos y la lógica de negocio de la aplicación, gestiona la persistencia de datos y la manipulación de datos, gefine las entidades y relaciones de la aplicación. </w:t>
      </w:r>
      <w:r w:rsidRPr="00D51F63">
        <w:rPr>
          <w:b/>
          <w:bCs/>
          <w:lang w:val="es-CU" w:eastAsia="es-CU"/>
        </w:rPr>
        <w:t>Vista</w:t>
      </w:r>
      <w:r w:rsidRPr="00D51F63">
        <w:rPr>
          <w:lang w:val="es-CU" w:eastAsia="es-CU"/>
        </w:rPr>
        <w:t xml:space="preserve">: Se encarga de la presentación de la información al usuario, genera la interfaz gráfica de la aplicación, recibe datos del modelo y los muestra en un formato apropiado. </w:t>
      </w:r>
      <w:r w:rsidRPr="00D51F63">
        <w:rPr>
          <w:b/>
          <w:bCs/>
          <w:lang w:val="es-CU" w:eastAsia="es-CU"/>
        </w:rPr>
        <w:t>Controlador</w:t>
      </w:r>
      <w:r w:rsidRPr="00D51F63">
        <w:rPr>
          <w:lang w:val="es-CU" w:eastAsia="es-CU"/>
        </w:rPr>
        <w:t>: Actúa como intermediario entre el modelo y la vista, maneja las acciones del usuario y coordina la interacción entre modelo y vista, recibe solicitudes del usuario, procesa la información y envía datos a la vista</w:t>
      </w:r>
      <w:r>
        <w:rPr>
          <w:lang w:val="es-CU" w:eastAsia="es-CU"/>
        </w:rPr>
        <w:t>.</w:t>
      </w:r>
    </w:p>
    <w:p w14:paraId="2D3D8838" w14:textId="38951BB2" w:rsidR="007D3BB0" w:rsidRDefault="007D3BB0" w:rsidP="00DE3FF8">
      <w:r>
        <w:rPr>
          <w:noProof/>
        </w:rPr>
        <w:drawing>
          <wp:inline distT="0" distB="0" distL="0" distR="0" wp14:anchorId="0122087F" wp14:editId="11AC97ED">
            <wp:extent cx="5391150" cy="2457450"/>
            <wp:effectExtent l="19050" t="19050" r="19050" b="1905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1150" cy="2457450"/>
                    </a:xfrm>
                    <a:prstGeom prst="rect">
                      <a:avLst/>
                    </a:prstGeom>
                    <a:noFill/>
                    <a:ln w="3175" cmpd="sng">
                      <a:solidFill>
                        <a:srgbClr val="000000"/>
                      </a:solidFill>
                      <a:miter lim="800000"/>
                      <a:headEnd/>
                      <a:tailEnd/>
                    </a:ln>
                    <a:effectLst/>
                  </pic:spPr>
                </pic:pic>
              </a:graphicData>
            </a:graphic>
          </wp:inline>
        </w:drawing>
      </w:r>
    </w:p>
    <w:p w14:paraId="03A4BE08" w14:textId="7F686DA2" w:rsidR="00B01E9A" w:rsidRPr="007D3BB0" w:rsidRDefault="007D3BB0" w:rsidP="007D3BB0">
      <w:pPr>
        <w:pStyle w:val="Textoindependiente1"/>
        <w:rPr>
          <w:sz w:val="24"/>
        </w:rPr>
      </w:pPr>
      <w:r w:rsidRPr="007D3BB0">
        <w:rPr>
          <w:sz w:val="24"/>
        </w:rPr>
        <w:t>Figura 2.1 Modelo Vista Controlador</w:t>
      </w:r>
    </w:p>
    <w:p w14:paraId="621AD873" w14:textId="77777777" w:rsidR="00D960F5" w:rsidRPr="00B01E9A" w:rsidRDefault="00D960F5" w:rsidP="00F04C44">
      <w:pPr>
        <w:pStyle w:val="Ttulo2"/>
      </w:pPr>
      <w:bookmarkStart w:id="72" w:name="_Toc176513944"/>
      <w:r w:rsidRPr="00B01E9A">
        <w:t>Historias de Usuarios:</w:t>
      </w:r>
      <w:bookmarkEnd w:id="72"/>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p w14:paraId="7EA5DDBF" w14:textId="77777777" w:rsidR="002215C7" w:rsidRPr="00B01E9A" w:rsidRDefault="002215C7" w:rsidP="002215C7">
      <w:pPr>
        <w:rPr>
          <w:lang w:val="es-CU"/>
        </w:rPr>
      </w:pPr>
      <w:r w:rsidRPr="00B01E9A">
        <w:rPr>
          <w:lang w:val="es-CU"/>
        </w:rPr>
        <w:t xml:space="preserve">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2215C7" w14:paraId="14A24C33" w14:textId="77777777" w:rsidTr="003226D1">
        <w:tc>
          <w:tcPr>
            <w:tcW w:w="279" w:type="dxa"/>
          </w:tcPr>
          <w:p w14:paraId="3C38D15D" w14:textId="77777777" w:rsidR="002215C7" w:rsidRPr="0048339B" w:rsidRDefault="002215C7" w:rsidP="003226D1"/>
        </w:tc>
        <w:tc>
          <w:tcPr>
            <w:tcW w:w="9639" w:type="dxa"/>
            <w:gridSpan w:val="3"/>
          </w:tcPr>
          <w:p w14:paraId="6AC4A2B1" w14:textId="77777777" w:rsidR="002215C7" w:rsidRPr="0048339B" w:rsidRDefault="002215C7" w:rsidP="003226D1">
            <w:r w:rsidRPr="0048339B">
              <w:t>Historia de Usuario</w:t>
            </w:r>
          </w:p>
        </w:tc>
      </w:tr>
      <w:tr w:rsidR="002215C7" w14:paraId="32150204" w14:textId="77777777" w:rsidTr="003226D1">
        <w:tc>
          <w:tcPr>
            <w:tcW w:w="2547" w:type="dxa"/>
            <w:gridSpan w:val="2"/>
          </w:tcPr>
          <w:p w14:paraId="31520995" w14:textId="77777777" w:rsidR="002215C7" w:rsidRPr="0048339B" w:rsidRDefault="002215C7" w:rsidP="003226D1">
            <w:pPr>
              <w:rPr>
                <w:b/>
              </w:rPr>
            </w:pPr>
            <w:r w:rsidRPr="0048339B">
              <w:t>Número: 1</w:t>
            </w:r>
          </w:p>
        </w:tc>
        <w:tc>
          <w:tcPr>
            <w:tcW w:w="7371" w:type="dxa"/>
            <w:gridSpan w:val="2"/>
          </w:tcPr>
          <w:p w14:paraId="334676CA" w14:textId="77777777" w:rsidR="002215C7" w:rsidRPr="0048339B" w:rsidRDefault="002215C7" w:rsidP="003226D1">
            <w:r w:rsidRPr="0048339B">
              <w:t xml:space="preserve">Nombre de la Historia de Usuario: </w:t>
            </w:r>
            <w:r>
              <w:t>Autenticarse</w:t>
            </w:r>
          </w:p>
          <w:p w14:paraId="3147FF2C" w14:textId="77777777" w:rsidR="002215C7" w:rsidRPr="0048339B" w:rsidRDefault="002215C7" w:rsidP="003226D1"/>
        </w:tc>
      </w:tr>
      <w:tr w:rsidR="002215C7" w14:paraId="1AF1D8FB" w14:textId="77777777" w:rsidTr="003226D1">
        <w:tc>
          <w:tcPr>
            <w:tcW w:w="279" w:type="dxa"/>
          </w:tcPr>
          <w:p w14:paraId="6AFB34C8" w14:textId="77777777" w:rsidR="002215C7" w:rsidRPr="0048339B" w:rsidRDefault="002215C7" w:rsidP="003226D1"/>
        </w:tc>
        <w:tc>
          <w:tcPr>
            <w:tcW w:w="9639" w:type="dxa"/>
            <w:gridSpan w:val="3"/>
          </w:tcPr>
          <w:p w14:paraId="4224DAFC" w14:textId="77777777" w:rsidR="002215C7" w:rsidRPr="0048339B" w:rsidRDefault="002215C7" w:rsidP="003226D1">
            <w:r w:rsidRPr="0048339B">
              <w:t>Modificación o Extensión de Historia de Usuario y Número: Ninguna</w:t>
            </w:r>
          </w:p>
        </w:tc>
      </w:tr>
      <w:tr w:rsidR="002215C7" w14:paraId="2EF11BC2" w14:textId="77777777" w:rsidTr="003226D1">
        <w:tc>
          <w:tcPr>
            <w:tcW w:w="4364" w:type="dxa"/>
            <w:gridSpan w:val="3"/>
          </w:tcPr>
          <w:p w14:paraId="4B1DCA15" w14:textId="77777777" w:rsidR="002215C7" w:rsidRPr="0048339B" w:rsidRDefault="002215C7" w:rsidP="003226D1">
            <w:pPr>
              <w:rPr>
                <w:b/>
              </w:rPr>
            </w:pPr>
            <w:r w:rsidRPr="0048339B">
              <w:t>Usuario: Administrador y Cliente</w:t>
            </w:r>
          </w:p>
          <w:p w14:paraId="50DE6A9C" w14:textId="77777777" w:rsidR="002215C7" w:rsidRPr="0048339B" w:rsidRDefault="002215C7" w:rsidP="003226D1"/>
        </w:tc>
        <w:tc>
          <w:tcPr>
            <w:tcW w:w="5554" w:type="dxa"/>
          </w:tcPr>
          <w:p w14:paraId="7FACBA7C" w14:textId="77777777" w:rsidR="002215C7" w:rsidRPr="0048339B" w:rsidRDefault="002215C7" w:rsidP="003226D1">
            <w:r w:rsidRPr="0048339B">
              <w:t xml:space="preserve">Iteración asignada: </w:t>
            </w:r>
          </w:p>
          <w:p w14:paraId="207B22C1" w14:textId="77777777" w:rsidR="002215C7" w:rsidRPr="0048339B" w:rsidRDefault="002215C7" w:rsidP="003226D1"/>
        </w:tc>
      </w:tr>
      <w:tr w:rsidR="002215C7" w14:paraId="29CD8107" w14:textId="77777777" w:rsidTr="003226D1">
        <w:tc>
          <w:tcPr>
            <w:tcW w:w="4364" w:type="dxa"/>
            <w:gridSpan w:val="3"/>
          </w:tcPr>
          <w:p w14:paraId="72C2AC8D" w14:textId="77777777" w:rsidR="002215C7" w:rsidRPr="0048339B" w:rsidRDefault="002215C7" w:rsidP="003226D1">
            <w:r w:rsidRPr="0048339B">
              <w:t>Prioridad del Negocio: (Alta/Media/ Baja)</w:t>
            </w:r>
          </w:p>
          <w:p w14:paraId="31629D93" w14:textId="77777777" w:rsidR="002215C7" w:rsidRPr="0048339B" w:rsidRDefault="002215C7" w:rsidP="003226D1">
            <w:pPr>
              <w:rPr>
                <w:b/>
              </w:rPr>
            </w:pPr>
            <w:r w:rsidRPr="0048339B">
              <w:lastRenderedPageBreak/>
              <w:t>Alta</w:t>
            </w:r>
          </w:p>
        </w:tc>
        <w:tc>
          <w:tcPr>
            <w:tcW w:w="5554" w:type="dxa"/>
          </w:tcPr>
          <w:p w14:paraId="2F43F016" w14:textId="77777777" w:rsidR="002215C7" w:rsidRPr="0048339B" w:rsidRDefault="002215C7" w:rsidP="003226D1">
            <w:r w:rsidRPr="0048339B">
              <w:lastRenderedPageBreak/>
              <w:t>Puntos Estimados: 1 semana</w:t>
            </w:r>
          </w:p>
          <w:p w14:paraId="5C5E541B" w14:textId="77777777" w:rsidR="002215C7" w:rsidRPr="0048339B" w:rsidRDefault="002215C7" w:rsidP="003226D1"/>
        </w:tc>
      </w:tr>
      <w:tr w:rsidR="002215C7" w14:paraId="1B923680" w14:textId="77777777" w:rsidTr="003226D1">
        <w:tc>
          <w:tcPr>
            <w:tcW w:w="4364" w:type="dxa"/>
            <w:gridSpan w:val="3"/>
          </w:tcPr>
          <w:p w14:paraId="4BDBAEA0" w14:textId="77777777" w:rsidR="002215C7" w:rsidRPr="0048339B" w:rsidRDefault="002215C7" w:rsidP="003226D1">
            <w:r w:rsidRPr="0048339B">
              <w:t>Riesgo en Desarrollo:  (Alta/Media/ Baja)</w:t>
            </w:r>
          </w:p>
          <w:p w14:paraId="45C71C19" w14:textId="77777777" w:rsidR="002215C7" w:rsidRPr="0048339B" w:rsidRDefault="002215C7" w:rsidP="003226D1">
            <w:pPr>
              <w:rPr>
                <w:b/>
              </w:rPr>
            </w:pPr>
            <w:r w:rsidRPr="0048339B">
              <w:t>Baja</w:t>
            </w:r>
          </w:p>
        </w:tc>
        <w:tc>
          <w:tcPr>
            <w:tcW w:w="5554" w:type="dxa"/>
          </w:tcPr>
          <w:p w14:paraId="028DBB1C" w14:textId="77777777" w:rsidR="002215C7" w:rsidRPr="0048339B" w:rsidRDefault="002215C7" w:rsidP="003226D1">
            <w:r w:rsidRPr="0048339B">
              <w:t xml:space="preserve">Puntos Reales: </w:t>
            </w:r>
          </w:p>
          <w:p w14:paraId="124FD45A" w14:textId="77777777" w:rsidR="002215C7" w:rsidRPr="0048339B" w:rsidRDefault="002215C7" w:rsidP="003226D1"/>
        </w:tc>
      </w:tr>
      <w:tr w:rsidR="002215C7" w14:paraId="4DBD532E" w14:textId="77777777" w:rsidTr="003226D1">
        <w:tc>
          <w:tcPr>
            <w:tcW w:w="279" w:type="dxa"/>
          </w:tcPr>
          <w:p w14:paraId="534180A6" w14:textId="77777777" w:rsidR="002215C7" w:rsidRPr="0048339B" w:rsidRDefault="002215C7" w:rsidP="003226D1"/>
        </w:tc>
        <w:tc>
          <w:tcPr>
            <w:tcW w:w="9639" w:type="dxa"/>
            <w:gridSpan w:val="3"/>
          </w:tcPr>
          <w:p w14:paraId="12F14A55" w14:textId="77777777" w:rsidR="002215C7" w:rsidRPr="0048339B" w:rsidRDefault="002215C7" w:rsidP="003226D1">
            <w:r w:rsidRPr="0048339B">
              <w:t>Programador responsable: Dariel Cabrera</w:t>
            </w:r>
          </w:p>
        </w:tc>
      </w:tr>
      <w:tr w:rsidR="002215C7" w14:paraId="0C7F619D" w14:textId="77777777" w:rsidTr="003226D1">
        <w:tc>
          <w:tcPr>
            <w:tcW w:w="279" w:type="dxa"/>
          </w:tcPr>
          <w:p w14:paraId="732CDD4E" w14:textId="77777777" w:rsidR="002215C7" w:rsidRPr="0048339B" w:rsidRDefault="002215C7" w:rsidP="003226D1"/>
        </w:tc>
        <w:tc>
          <w:tcPr>
            <w:tcW w:w="9639" w:type="dxa"/>
            <w:gridSpan w:val="3"/>
          </w:tcPr>
          <w:p w14:paraId="1B32F21F" w14:textId="77777777" w:rsidR="002215C7" w:rsidRPr="0048339B" w:rsidRDefault="002215C7" w:rsidP="003226D1">
            <w:r w:rsidRPr="0048339B">
              <w:rPr>
                <w:b/>
              </w:rPr>
              <w:t xml:space="preserve">Descripción: </w:t>
            </w:r>
            <w:r w:rsidRPr="0048339B">
              <w:t>El módulo de autenticación debe mostrar un formulario que está compuesto por dos campos obligatorios, usuario y contraseña. . Cuando el usuario se autentique hará el rol de administrador o de cliente.</w:t>
            </w:r>
          </w:p>
        </w:tc>
      </w:tr>
      <w:tr w:rsidR="002215C7" w14:paraId="210E7207" w14:textId="77777777" w:rsidTr="003226D1">
        <w:tc>
          <w:tcPr>
            <w:tcW w:w="279" w:type="dxa"/>
          </w:tcPr>
          <w:p w14:paraId="0DD0690E" w14:textId="77777777" w:rsidR="002215C7" w:rsidRPr="0048339B" w:rsidRDefault="002215C7" w:rsidP="003226D1"/>
        </w:tc>
        <w:tc>
          <w:tcPr>
            <w:tcW w:w="9639" w:type="dxa"/>
            <w:gridSpan w:val="3"/>
          </w:tcPr>
          <w:p w14:paraId="0F5AE73A" w14:textId="77777777" w:rsidR="002215C7" w:rsidRPr="0048339B" w:rsidRDefault="002215C7" w:rsidP="003226D1">
            <w:r w:rsidRPr="0048339B">
              <w:rPr>
                <w:b/>
              </w:rPr>
              <w:t xml:space="preserve">Observaciones: </w:t>
            </w:r>
            <w:r w:rsidRPr="0048339B">
              <w:t>En caso que los datos de entradas no estén correctos, se lanza un mensaje alertando que las credenciales son incorrectas.</w:t>
            </w:r>
          </w:p>
          <w:p w14:paraId="2D6544D5" w14:textId="77777777" w:rsidR="002215C7" w:rsidRPr="0048339B" w:rsidRDefault="002215C7" w:rsidP="003226D1"/>
        </w:tc>
      </w:tr>
      <w:tr w:rsidR="002215C7" w14:paraId="16B3463B" w14:textId="77777777" w:rsidTr="003226D1">
        <w:tc>
          <w:tcPr>
            <w:tcW w:w="279" w:type="dxa"/>
          </w:tcPr>
          <w:p w14:paraId="4239376E" w14:textId="77777777" w:rsidR="002215C7" w:rsidRPr="0048339B" w:rsidRDefault="002215C7" w:rsidP="003226D1"/>
        </w:tc>
        <w:tc>
          <w:tcPr>
            <w:tcW w:w="9639" w:type="dxa"/>
            <w:gridSpan w:val="3"/>
          </w:tcPr>
          <w:p w14:paraId="28105C57" w14:textId="77777777" w:rsidR="002215C7" w:rsidRPr="0048339B" w:rsidRDefault="002215C7" w:rsidP="003226D1">
            <w:pPr>
              <w:rPr>
                <w:b/>
                <w:bCs/>
                <w:color w:val="auto"/>
                <w:sz w:val="22"/>
                <w:szCs w:val="22"/>
              </w:rPr>
            </w:pPr>
            <w:r>
              <w:t xml:space="preserve">                     </w:t>
            </w:r>
            <w:r>
              <w:rPr>
                <w:noProof/>
              </w:rPr>
              <w:drawing>
                <wp:inline distT="0" distB="0" distL="0" distR="0" wp14:anchorId="39843709" wp14:editId="20402592">
                  <wp:extent cx="3397440" cy="30835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48199" cy="3129629"/>
                          </a:xfrm>
                          <a:prstGeom prst="rect">
                            <a:avLst/>
                          </a:prstGeom>
                          <a:noFill/>
                          <a:ln>
                            <a:noFill/>
                          </a:ln>
                        </pic:spPr>
                      </pic:pic>
                    </a:graphicData>
                  </a:graphic>
                </wp:inline>
              </w:drawing>
            </w:r>
          </w:p>
        </w:tc>
      </w:tr>
    </w:tbl>
    <w:p w14:paraId="769A09FD" w14:textId="77777777" w:rsidR="002215C7" w:rsidRDefault="002215C7" w:rsidP="002215C7"/>
    <w:p w14:paraId="0E7E36D5" w14:textId="77777777" w:rsidR="002215C7" w:rsidRDefault="002215C7" w:rsidP="002215C7"/>
    <w:p w14:paraId="1B0A500A" w14:textId="77777777" w:rsidR="002215C7" w:rsidRDefault="002215C7" w:rsidP="002215C7"/>
    <w:p w14:paraId="75AD4E1F"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03E658D4" w14:textId="77777777" w:rsidTr="003226D1">
        <w:tc>
          <w:tcPr>
            <w:tcW w:w="279" w:type="dxa"/>
          </w:tcPr>
          <w:p w14:paraId="149AE7D6" w14:textId="77777777" w:rsidR="002215C7" w:rsidRPr="0048339B" w:rsidRDefault="002215C7" w:rsidP="003226D1"/>
        </w:tc>
        <w:tc>
          <w:tcPr>
            <w:tcW w:w="9639" w:type="dxa"/>
            <w:gridSpan w:val="3"/>
          </w:tcPr>
          <w:p w14:paraId="15BCB7DD" w14:textId="77777777" w:rsidR="002215C7" w:rsidRPr="0048339B" w:rsidRDefault="002215C7" w:rsidP="003226D1">
            <w:r w:rsidRPr="0048339B">
              <w:t>Historia de Usuario</w:t>
            </w:r>
          </w:p>
        </w:tc>
      </w:tr>
      <w:tr w:rsidR="002215C7" w14:paraId="6542E14E" w14:textId="77777777" w:rsidTr="003226D1">
        <w:tc>
          <w:tcPr>
            <w:tcW w:w="2547" w:type="dxa"/>
            <w:gridSpan w:val="2"/>
          </w:tcPr>
          <w:p w14:paraId="36EA71B1" w14:textId="77777777" w:rsidR="002215C7" w:rsidRPr="0048339B" w:rsidRDefault="002215C7" w:rsidP="003226D1">
            <w:pPr>
              <w:rPr>
                <w:b/>
              </w:rPr>
            </w:pPr>
            <w:r w:rsidRPr="0048339B">
              <w:t xml:space="preserve">Número: </w:t>
            </w:r>
            <w:r>
              <w:t>2</w:t>
            </w:r>
          </w:p>
        </w:tc>
        <w:tc>
          <w:tcPr>
            <w:tcW w:w="7371" w:type="dxa"/>
            <w:gridSpan w:val="2"/>
          </w:tcPr>
          <w:p w14:paraId="5B186160" w14:textId="77777777" w:rsidR="002215C7" w:rsidRPr="0048339B" w:rsidRDefault="002215C7" w:rsidP="003226D1">
            <w:r w:rsidRPr="0048339B">
              <w:t xml:space="preserve">Nombre de la Historia de Usuario: </w:t>
            </w:r>
            <w:r>
              <w:t>Inicio</w:t>
            </w:r>
          </w:p>
          <w:p w14:paraId="515C840E" w14:textId="77777777" w:rsidR="002215C7" w:rsidRPr="0048339B" w:rsidRDefault="002215C7" w:rsidP="003226D1"/>
        </w:tc>
      </w:tr>
      <w:tr w:rsidR="002215C7" w14:paraId="0EE06706" w14:textId="77777777" w:rsidTr="003226D1">
        <w:tc>
          <w:tcPr>
            <w:tcW w:w="279" w:type="dxa"/>
          </w:tcPr>
          <w:p w14:paraId="51CA4D78" w14:textId="77777777" w:rsidR="002215C7" w:rsidRPr="0048339B" w:rsidRDefault="002215C7" w:rsidP="003226D1"/>
        </w:tc>
        <w:tc>
          <w:tcPr>
            <w:tcW w:w="9639" w:type="dxa"/>
            <w:gridSpan w:val="3"/>
          </w:tcPr>
          <w:p w14:paraId="590AD028" w14:textId="77777777" w:rsidR="002215C7" w:rsidRPr="0048339B" w:rsidRDefault="002215C7" w:rsidP="003226D1">
            <w:r w:rsidRPr="0048339B">
              <w:t>Modificación o Extensión de Historia de Usuario y Número: Ninguna</w:t>
            </w:r>
          </w:p>
        </w:tc>
      </w:tr>
      <w:tr w:rsidR="002215C7" w14:paraId="6823A4A3" w14:textId="77777777" w:rsidTr="003226D1">
        <w:tc>
          <w:tcPr>
            <w:tcW w:w="4364" w:type="dxa"/>
            <w:gridSpan w:val="3"/>
          </w:tcPr>
          <w:p w14:paraId="51DD1883" w14:textId="77777777" w:rsidR="002215C7" w:rsidRPr="0048339B" w:rsidRDefault="002215C7" w:rsidP="003226D1">
            <w:pPr>
              <w:rPr>
                <w:b/>
              </w:rPr>
            </w:pPr>
            <w:r w:rsidRPr="0048339B">
              <w:t xml:space="preserve">Usuario: </w:t>
            </w:r>
            <w:r>
              <w:t>Administrador y Clientes</w:t>
            </w:r>
          </w:p>
          <w:p w14:paraId="2A02306F" w14:textId="77777777" w:rsidR="002215C7" w:rsidRPr="0048339B" w:rsidRDefault="002215C7" w:rsidP="003226D1"/>
        </w:tc>
        <w:tc>
          <w:tcPr>
            <w:tcW w:w="5554" w:type="dxa"/>
          </w:tcPr>
          <w:p w14:paraId="3108D9CF" w14:textId="77777777" w:rsidR="002215C7" w:rsidRPr="0048339B" w:rsidRDefault="002215C7" w:rsidP="003226D1">
            <w:r w:rsidRPr="0048339B">
              <w:t xml:space="preserve">Iteración asignada: </w:t>
            </w:r>
          </w:p>
          <w:p w14:paraId="3B98989D" w14:textId="77777777" w:rsidR="002215C7" w:rsidRPr="0048339B" w:rsidRDefault="002215C7" w:rsidP="003226D1"/>
        </w:tc>
      </w:tr>
      <w:tr w:rsidR="002215C7" w14:paraId="198EE490" w14:textId="77777777" w:rsidTr="003226D1">
        <w:tc>
          <w:tcPr>
            <w:tcW w:w="4364" w:type="dxa"/>
            <w:gridSpan w:val="3"/>
          </w:tcPr>
          <w:p w14:paraId="3A6FE6BE" w14:textId="77777777" w:rsidR="002215C7" w:rsidRPr="0048339B" w:rsidRDefault="002215C7" w:rsidP="003226D1">
            <w:r w:rsidRPr="0048339B">
              <w:t>Prioridad del Negocio: (Alta/Media/ Baja)</w:t>
            </w:r>
          </w:p>
          <w:p w14:paraId="71F3E595" w14:textId="77777777" w:rsidR="002215C7" w:rsidRPr="0048339B" w:rsidRDefault="002215C7" w:rsidP="003226D1">
            <w:pPr>
              <w:rPr>
                <w:b/>
              </w:rPr>
            </w:pPr>
            <w:r>
              <w:t>Media</w:t>
            </w:r>
          </w:p>
        </w:tc>
        <w:tc>
          <w:tcPr>
            <w:tcW w:w="5554" w:type="dxa"/>
          </w:tcPr>
          <w:p w14:paraId="34BB67CF" w14:textId="77777777" w:rsidR="002215C7" w:rsidRPr="0048339B" w:rsidRDefault="002215C7" w:rsidP="003226D1">
            <w:r w:rsidRPr="0048339B">
              <w:t>Puntos Estimados: 1 semana</w:t>
            </w:r>
          </w:p>
          <w:p w14:paraId="148A5295" w14:textId="77777777" w:rsidR="002215C7" w:rsidRPr="0048339B" w:rsidRDefault="002215C7" w:rsidP="003226D1"/>
        </w:tc>
      </w:tr>
      <w:tr w:rsidR="002215C7" w14:paraId="47EBF4D4" w14:textId="77777777" w:rsidTr="003226D1">
        <w:tc>
          <w:tcPr>
            <w:tcW w:w="4364" w:type="dxa"/>
            <w:gridSpan w:val="3"/>
          </w:tcPr>
          <w:p w14:paraId="19E33843" w14:textId="77777777" w:rsidR="002215C7" w:rsidRPr="0048339B" w:rsidRDefault="002215C7" w:rsidP="003226D1">
            <w:r w:rsidRPr="0048339B">
              <w:t xml:space="preserve">Riesgo en Desarrollo:  (Alta/Media/ </w:t>
            </w:r>
            <w:r w:rsidRPr="0048339B">
              <w:lastRenderedPageBreak/>
              <w:t>Baja)</w:t>
            </w:r>
          </w:p>
          <w:p w14:paraId="3CF234E9" w14:textId="77777777" w:rsidR="002215C7" w:rsidRPr="0048339B" w:rsidRDefault="002215C7" w:rsidP="003226D1">
            <w:pPr>
              <w:rPr>
                <w:b/>
              </w:rPr>
            </w:pPr>
            <w:r w:rsidRPr="0048339B">
              <w:t>Baja</w:t>
            </w:r>
          </w:p>
        </w:tc>
        <w:tc>
          <w:tcPr>
            <w:tcW w:w="5554" w:type="dxa"/>
          </w:tcPr>
          <w:p w14:paraId="32E4AEEE" w14:textId="77777777" w:rsidR="002215C7" w:rsidRPr="0048339B" w:rsidRDefault="002215C7" w:rsidP="003226D1">
            <w:r w:rsidRPr="0048339B">
              <w:lastRenderedPageBreak/>
              <w:t xml:space="preserve">Puntos Reales: </w:t>
            </w:r>
          </w:p>
          <w:p w14:paraId="0A17A39A" w14:textId="77777777" w:rsidR="002215C7" w:rsidRPr="0048339B" w:rsidRDefault="002215C7" w:rsidP="003226D1"/>
        </w:tc>
      </w:tr>
      <w:tr w:rsidR="002215C7" w14:paraId="396979C2" w14:textId="77777777" w:rsidTr="003226D1">
        <w:tc>
          <w:tcPr>
            <w:tcW w:w="279" w:type="dxa"/>
          </w:tcPr>
          <w:p w14:paraId="421C5776" w14:textId="77777777" w:rsidR="002215C7" w:rsidRPr="0048339B" w:rsidRDefault="002215C7" w:rsidP="003226D1"/>
        </w:tc>
        <w:tc>
          <w:tcPr>
            <w:tcW w:w="9639" w:type="dxa"/>
            <w:gridSpan w:val="3"/>
          </w:tcPr>
          <w:p w14:paraId="545419AA" w14:textId="77777777" w:rsidR="002215C7" w:rsidRPr="0048339B" w:rsidRDefault="002215C7" w:rsidP="003226D1">
            <w:r w:rsidRPr="0048339B">
              <w:t>Programador responsable: Dariel Cabrera</w:t>
            </w:r>
          </w:p>
        </w:tc>
      </w:tr>
      <w:tr w:rsidR="002215C7" w14:paraId="24528D06" w14:textId="77777777" w:rsidTr="003226D1">
        <w:tc>
          <w:tcPr>
            <w:tcW w:w="279" w:type="dxa"/>
          </w:tcPr>
          <w:p w14:paraId="1E70C9A4" w14:textId="77777777" w:rsidR="002215C7" w:rsidRPr="0048339B" w:rsidRDefault="002215C7" w:rsidP="003226D1"/>
        </w:tc>
        <w:tc>
          <w:tcPr>
            <w:tcW w:w="9639" w:type="dxa"/>
            <w:gridSpan w:val="3"/>
          </w:tcPr>
          <w:p w14:paraId="67F45AF6" w14:textId="77777777" w:rsidR="002215C7" w:rsidRPr="0048339B" w:rsidRDefault="002215C7" w:rsidP="003226D1">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2215C7" w14:paraId="4927728F" w14:textId="77777777" w:rsidTr="003226D1">
        <w:tc>
          <w:tcPr>
            <w:tcW w:w="279" w:type="dxa"/>
          </w:tcPr>
          <w:p w14:paraId="0DF8EA1D" w14:textId="77777777" w:rsidR="002215C7" w:rsidRPr="0048339B" w:rsidRDefault="002215C7" w:rsidP="003226D1"/>
        </w:tc>
        <w:tc>
          <w:tcPr>
            <w:tcW w:w="9639" w:type="dxa"/>
            <w:gridSpan w:val="3"/>
          </w:tcPr>
          <w:p w14:paraId="213A003A" w14:textId="77777777" w:rsidR="002215C7" w:rsidRPr="0048339B" w:rsidRDefault="002215C7" w:rsidP="003226D1">
            <w:r w:rsidRPr="0048339B">
              <w:t xml:space="preserve">Observaciones: </w:t>
            </w:r>
          </w:p>
        </w:tc>
      </w:tr>
      <w:tr w:rsidR="002215C7" w14:paraId="62A22840" w14:textId="77777777" w:rsidTr="003226D1">
        <w:tc>
          <w:tcPr>
            <w:tcW w:w="279" w:type="dxa"/>
          </w:tcPr>
          <w:p w14:paraId="0962A85A" w14:textId="77777777" w:rsidR="002215C7" w:rsidRPr="0048339B" w:rsidRDefault="002215C7" w:rsidP="003226D1"/>
        </w:tc>
        <w:tc>
          <w:tcPr>
            <w:tcW w:w="9639" w:type="dxa"/>
            <w:gridSpan w:val="3"/>
          </w:tcPr>
          <w:p w14:paraId="28E1345A" w14:textId="77777777" w:rsidR="002215C7" w:rsidRPr="0048339B" w:rsidRDefault="002215C7" w:rsidP="003226D1">
            <w:r>
              <w:t xml:space="preserve">                        </w:t>
            </w:r>
            <w:r>
              <w:rPr>
                <w:color w:val="auto"/>
                <w:lang w:eastAsia="en-US"/>
              </w:rPr>
              <w:object w:dxaOrig="9315" w:dyaOrig="11385" w14:anchorId="48ABB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pt;height:257pt" o:ole="">
                  <v:imagedata r:id="rId36" o:title=""/>
                </v:shape>
                <o:OLEObject Type="Embed" ProgID="PBrush" ShapeID="_x0000_i1025" DrawAspect="Content" ObjectID="_1799510117" r:id="rId37"/>
              </w:object>
            </w:r>
          </w:p>
        </w:tc>
      </w:tr>
    </w:tbl>
    <w:p w14:paraId="01EF0B00" w14:textId="77777777" w:rsidR="002215C7" w:rsidRDefault="002215C7" w:rsidP="002215C7"/>
    <w:p w14:paraId="4A85BA1E" w14:textId="77777777" w:rsidR="002215C7" w:rsidRDefault="002215C7" w:rsidP="002215C7"/>
    <w:p w14:paraId="0741F6CF" w14:textId="77777777" w:rsidR="002215C7" w:rsidRDefault="002215C7" w:rsidP="002215C7"/>
    <w:p w14:paraId="08A60884" w14:textId="77777777" w:rsidR="002215C7" w:rsidRDefault="002215C7" w:rsidP="002215C7"/>
    <w:p w14:paraId="64A174F6" w14:textId="77777777" w:rsidR="002215C7" w:rsidRDefault="002215C7" w:rsidP="002215C7"/>
    <w:p w14:paraId="2110E65F" w14:textId="77777777" w:rsidR="002215C7" w:rsidRDefault="002215C7" w:rsidP="002215C7"/>
    <w:p w14:paraId="20629EA9" w14:textId="77777777" w:rsidR="002215C7" w:rsidRDefault="002215C7" w:rsidP="002215C7"/>
    <w:p w14:paraId="026D6C33" w14:textId="77777777" w:rsidR="002215C7" w:rsidRDefault="002215C7" w:rsidP="002215C7"/>
    <w:p w14:paraId="3ADC99D9"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5DA2CFBB" w14:textId="77777777" w:rsidTr="003226D1">
        <w:tc>
          <w:tcPr>
            <w:tcW w:w="279" w:type="dxa"/>
          </w:tcPr>
          <w:p w14:paraId="3C06F1F3" w14:textId="77777777" w:rsidR="002215C7" w:rsidRPr="0048339B" w:rsidRDefault="002215C7" w:rsidP="003226D1"/>
        </w:tc>
        <w:tc>
          <w:tcPr>
            <w:tcW w:w="9639" w:type="dxa"/>
            <w:gridSpan w:val="3"/>
          </w:tcPr>
          <w:p w14:paraId="717CD922" w14:textId="77777777" w:rsidR="002215C7" w:rsidRPr="0048339B" w:rsidRDefault="002215C7" w:rsidP="003226D1">
            <w:r w:rsidRPr="0048339B">
              <w:t>Historia de Usuario</w:t>
            </w:r>
          </w:p>
        </w:tc>
      </w:tr>
      <w:tr w:rsidR="002215C7" w14:paraId="1DE9DCF9" w14:textId="77777777" w:rsidTr="003226D1">
        <w:tc>
          <w:tcPr>
            <w:tcW w:w="2547" w:type="dxa"/>
            <w:gridSpan w:val="2"/>
          </w:tcPr>
          <w:p w14:paraId="4A0825CE" w14:textId="77777777" w:rsidR="002215C7" w:rsidRPr="0048339B" w:rsidRDefault="002215C7" w:rsidP="003226D1">
            <w:pPr>
              <w:rPr>
                <w:b/>
              </w:rPr>
            </w:pPr>
            <w:r w:rsidRPr="0048339B">
              <w:t xml:space="preserve">Número: </w:t>
            </w:r>
            <w:r>
              <w:t>3</w:t>
            </w:r>
          </w:p>
        </w:tc>
        <w:tc>
          <w:tcPr>
            <w:tcW w:w="7371" w:type="dxa"/>
            <w:gridSpan w:val="2"/>
          </w:tcPr>
          <w:p w14:paraId="359F26C1" w14:textId="77777777" w:rsidR="002215C7" w:rsidRPr="0048339B" w:rsidRDefault="002215C7" w:rsidP="003226D1">
            <w:r w:rsidRPr="0048339B">
              <w:t xml:space="preserve">Nombre de la Historia de Usuario: </w:t>
            </w:r>
            <w:r>
              <w:t>Cálculo</w:t>
            </w:r>
          </w:p>
          <w:p w14:paraId="359E8890" w14:textId="77777777" w:rsidR="002215C7" w:rsidRPr="0048339B" w:rsidRDefault="002215C7" w:rsidP="003226D1"/>
        </w:tc>
      </w:tr>
      <w:tr w:rsidR="002215C7" w14:paraId="1D5264D1" w14:textId="77777777" w:rsidTr="003226D1">
        <w:tc>
          <w:tcPr>
            <w:tcW w:w="279" w:type="dxa"/>
          </w:tcPr>
          <w:p w14:paraId="2FCEFC13" w14:textId="77777777" w:rsidR="002215C7" w:rsidRPr="0048339B" w:rsidRDefault="002215C7" w:rsidP="003226D1"/>
        </w:tc>
        <w:tc>
          <w:tcPr>
            <w:tcW w:w="9639" w:type="dxa"/>
            <w:gridSpan w:val="3"/>
          </w:tcPr>
          <w:p w14:paraId="32A9208C" w14:textId="77777777" w:rsidR="002215C7" w:rsidRPr="0048339B" w:rsidRDefault="002215C7" w:rsidP="003226D1">
            <w:r w:rsidRPr="0048339B">
              <w:t>Modificación o Extensión de Historia de Usuario y Número: Ninguna</w:t>
            </w:r>
          </w:p>
        </w:tc>
      </w:tr>
      <w:tr w:rsidR="002215C7" w14:paraId="4EA95451" w14:textId="77777777" w:rsidTr="003226D1">
        <w:tc>
          <w:tcPr>
            <w:tcW w:w="4364" w:type="dxa"/>
            <w:gridSpan w:val="3"/>
          </w:tcPr>
          <w:p w14:paraId="7CF2641D" w14:textId="77777777" w:rsidR="002215C7" w:rsidRPr="0048339B" w:rsidRDefault="002215C7" w:rsidP="003226D1">
            <w:pPr>
              <w:rPr>
                <w:b/>
              </w:rPr>
            </w:pPr>
            <w:r w:rsidRPr="0048339B">
              <w:lastRenderedPageBreak/>
              <w:t xml:space="preserve">Usuario: </w:t>
            </w:r>
            <w:r>
              <w:t>Administrador y Clientes</w:t>
            </w:r>
          </w:p>
          <w:p w14:paraId="79F7A398" w14:textId="77777777" w:rsidR="002215C7" w:rsidRPr="0048339B" w:rsidRDefault="002215C7" w:rsidP="003226D1"/>
        </w:tc>
        <w:tc>
          <w:tcPr>
            <w:tcW w:w="5554" w:type="dxa"/>
          </w:tcPr>
          <w:p w14:paraId="2C4BF030" w14:textId="77777777" w:rsidR="002215C7" w:rsidRPr="0048339B" w:rsidRDefault="002215C7" w:rsidP="003226D1">
            <w:r w:rsidRPr="0048339B">
              <w:t xml:space="preserve">Iteración asignada: </w:t>
            </w:r>
          </w:p>
          <w:p w14:paraId="784A1F8D" w14:textId="77777777" w:rsidR="002215C7" w:rsidRPr="0048339B" w:rsidRDefault="002215C7" w:rsidP="003226D1"/>
        </w:tc>
      </w:tr>
      <w:tr w:rsidR="002215C7" w14:paraId="3721C908" w14:textId="77777777" w:rsidTr="003226D1">
        <w:tc>
          <w:tcPr>
            <w:tcW w:w="4364" w:type="dxa"/>
            <w:gridSpan w:val="3"/>
          </w:tcPr>
          <w:p w14:paraId="51147713" w14:textId="77777777" w:rsidR="002215C7" w:rsidRPr="0048339B" w:rsidRDefault="002215C7" w:rsidP="003226D1">
            <w:r w:rsidRPr="0048339B">
              <w:t>Prioridad del Negocio: (Alta/Media/ Baja)</w:t>
            </w:r>
          </w:p>
          <w:p w14:paraId="1928F0F7" w14:textId="77777777" w:rsidR="002215C7" w:rsidRPr="0048339B" w:rsidRDefault="002215C7" w:rsidP="003226D1">
            <w:pPr>
              <w:rPr>
                <w:b/>
              </w:rPr>
            </w:pPr>
            <w:r>
              <w:t>Alta</w:t>
            </w:r>
          </w:p>
        </w:tc>
        <w:tc>
          <w:tcPr>
            <w:tcW w:w="5554" w:type="dxa"/>
          </w:tcPr>
          <w:p w14:paraId="52B0FE22" w14:textId="77777777" w:rsidR="002215C7" w:rsidRPr="0048339B" w:rsidRDefault="002215C7" w:rsidP="003226D1">
            <w:r w:rsidRPr="0048339B">
              <w:t>Puntos Estimados: 1 semana</w:t>
            </w:r>
          </w:p>
          <w:p w14:paraId="6B12465A" w14:textId="77777777" w:rsidR="002215C7" w:rsidRPr="0048339B" w:rsidRDefault="002215C7" w:rsidP="003226D1"/>
        </w:tc>
      </w:tr>
      <w:tr w:rsidR="002215C7" w14:paraId="10AA0998" w14:textId="77777777" w:rsidTr="003226D1">
        <w:tc>
          <w:tcPr>
            <w:tcW w:w="4364" w:type="dxa"/>
            <w:gridSpan w:val="3"/>
          </w:tcPr>
          <w:p w14:paraId="262A05C2" w14:textId="77777777" w:rsidR="002215C7" w:rsidRPr="0048339B" w:rsidRDefault="002215C7" w:rsidP="003226D1">
            <w:r w:rsidRPr="0048339B">
              <w:t>Riesgo en Desarrollo: (Alta/Media/ Baja)</w:t>
            </w:r>
          </w:p>
          <w:p w14:paraId="352BB2C0" w14:textId="77777777" w:rsidR="002215C7" w:rsidRPr="0048339B" w:rsidRDefault="002215C7" w:rsidP="003226D1">
            <w:pPr>
              <w:rPr>
                <w:b/>
              </w:rPr>
            </w:pPr>
            <w:r w:rsidRPr="0048339B">
              <w:t>Baja</w:t>
            </w:r>
          </w:p>
        </w:tc>
        <w:tc>
          <w:tcPr>
            <w:tcW w:w="5554" w:type="dxa"/>
          </w:tcPr>
          <w:p w14:paraId="68755055" w14:textId="77777777" w:rsidR="002215C7" w:rsidRPr="0048339B" w:rsidRDefault="002215C7" w:rsidP="003226D1">
            <w:r w:rsidRPr="0048339B">
              <w:t xml:space="preserve">Puntos Reales: </w:t>
            </w:r>
          </w:p>
          <w:p w14:paraId="7797ABE3" w14:textId="77777777" w:rsidR="002215C7" w:rsidRPr="0048339B" w:rsidRDefault="002215C7" w:rsidP="003226D1"/>
        </w:tc>
      </w:tr>
      <w:tr w:rsidR="002215C7" w14:paraId="71D7E944" w14:textId="77777777" w:rsidTr="003226D1">
        <w:tc>
          <w:tcPr>
            <w:tcW w:w="279" w:type="dxa"/>
          </w:tcPr>
          <w:p w14:paraId="663ED5DF" w14:textId="77777777" w:rsidR="002215C7" w:rsidRPr="0048339B" w:rsidRDefault="002215C7" w:rsidP="003226D1"/>
        </w:tc>
        <w:tc>
          <w:tcPr>
            <w:tcW w:w="9639" w:type="dxa"/>
            <w:gridSpan w:val="3"/>
          </w:tcPr>
          <w:p w14:paraId="139FBB0F" w14:textId="77777777" w:rsidR="002215C7" w:rsidRPr="0048339B" w:rsidRDefault="002215C7" w:rsidP="003226D1">
            <w:r w:rsidRPr="0048339B">
              <w:t>Programador responsable: Dariel Cabrera</w:t>
            </w:r>
          </w:p>
        </w:tc>
      </w:tr>
      <w:tr w:rsidR="002215C7" w14:paraId="4D73811A" w14:textId="77777777" w:rsidTr="003226D1">
        <w:tc>
          <w:tcPr>
            <w:tcW w:w="279" w:type="dxa"/>
          </w:tcPr>
          <w:p w14:paraId="031CC619" w14:textId="77777777" w:rsidR="002215C7" w:rsidRPr="0048339B" w:rsidRDefault="002215C7" w:rsidP="003226D1"/>
        </w:tc>
        <w:tc>
          <w:tcPr>
            <w:tcW w:w="9639" w:type="dxa"/>
            <w:gridSpan w:val="3"/>
          </w:tcPr>
          <w:p w14:paraId="01E8723F" w14:textId="77777777" w:rsidR="002215C7" w:rsidRPr="0048339B" w:rsidRDefault="002215C7" w:rsidP="003226D1">
            <w:r w:rsidRPr="0048339B">
              <w:rPr>
                <w:b/>
              </w:rPr>
              <w:t>Descripción:</w:t>
            </w:r>
            <w:r>
              <w:rPr>
                <w:b/>
              </w:rPr>
              <w:t xml:space="preserve"> </w:t>
            </w:r>
            <w:r w:rsidRPr="007C5FD9">
              <w:t>El módulo de Cálculo tendrá obligatorios para que el usuario realice la entrada de datos</w:t>
            </w:r>
          </w:p>
        </w:tc>
      </w:tr>
      <w:tr w:rsidR="002215C7" w14:paraId="6E8040B1" w14:textId="77777777" w:rsidTr="003226D1">
        <w:tc>
          <w:tcPr>
            <w:tcW w:w="279" w:type="dxa"/>
          </w:tcPr>
          <w:p w14:paraId="632CA558" w14:textId="77777777" w:rsidR="002215C7" w:rsidRPr="0048339B" w:rsidRDefault="002215C7" w:rsidP="003226D1"/>
        </w:tc>
        <w:tc>
          <w:tcPr>
            <w:tcW w:w="9639" w:type="dxa"/>
            <w:gridSpan w:val="3"/>
          </w:tcPr>
          <w:p w14:paraId="42D0108A" w14:textId="77777777" w:rsidR="002215C7" w:rsidRDefault="002215C7" w:rsidP="003226D1">
            <w:r w:rsidRPr="0048339B">
              <w:t xml:space="preserve">Observaciones: </w:t>
            </w:r>
          </w:p>
          <w:p w14:paraId="4317435E" w14:textId="77777777" w:rsidR="002215C7" w:rsidRPr="007C5FD9" w:rsidRDefault="002215C7" w:rsidP="003226D1">
            <w:r w:rsidRPr="0048339B">
              <w:t>En caso que los datos de entradas no estén correctos</w:t>
            </w:r>
            <w:r>
              <w:t xml:space="preserve"> o no entre unos de los datos solicitados</w:t>
            </w:r>
            <w:r w:rsidRPr="0048339B">
              <w:t>, se lanza un mensaje alertando que las credenciales son incorrectas.</w:t>
            </w:r>
          </w:p>
        </w:tc>
      </w:tr>
      <w:tr w:rsidR="002215C7" w14:paraId="7FA6B53F" w14:textId="77777777" w:rsidTr="003226D1">
        <w:tc>
          <w:tcPr>
            <w:tcW w:w="279" w:type="dxa"/>
          </w:tcPr>
          <w:p w14:paraId="493EB472" w14:textId="77777777" w:rsidR="002215C7" w:rsidRPr="0048339B" w:rsidRDefault="002215C7" w:rsidP="003226D1"/>
        </w:tc>
        <w:tc>
          <w:tcPr>
            <w:tcW w:w="9639" w:type="dxa"/>
            <w:gridSpan w:val="3"/>
          </w:tcPr>
          <w:p w14:paraId="059D53DB" w14:textId="77777777" w:rsidR="002215C7" w:rsidRPr="0048339B" w:rsidRDefault="002215C7" w:rsidP="003226D1">
            <w:r>
              <w:rPr>
                <w:noProof/>
              </w:rPr>
              <w:t xml:space="preserve">                       </w:t>
            </w:r>
            <w:r>
              <w:rPr>
                <w:noProof/>
              </w:rPr>
              <w:drawing>
                <wp:inline distT="0" distB="0" distL="0" distR="0" wp14:anchorId="57EE0896" wp14:editId="61CC4552">
                  <wp:extent cx="3356983"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72613" cy="2822957"/>
                          </a:xfrm>
                          <a:prstGeom prst="rect">
                            <a:avLst/>
                          </a:prstGeom>
                          <a:noFill/>
                          <a:ln>
                            <a:noFill/>
                          </a:ln>
                        </pic:spPr>
                      </pic:pic>
                    </a:graphicData>
                  </a:graphic>
                </wp:inline>
              </w:drawing>
            </w:r>
          </w:p>
        </w:tc>
      </w:tr>
    </w:tbl>
    <w:p w14:paraId="7661E737" w14:textId="77777777" w:rsidR="00B01E9A" w:rsidRDefault="00B01E9A" w:rsidP="00DE3FF8"/>
    <w:p w14:paraId="24F02A9C" w14:textId="52FA2236" w:rsidR="00B01E9A" w:rsidRDefault="007D3BB0" w:rsidP="00600DEC">
      <w:pPr>
        <w:pStyle w:val="Ttulo2"/>
      </w:pPr>
      <w:r>
        <w:t xml:space="preserve">Diagrama de Clases </w:t>
      </w:r>
    </w:p>
    <w:p w14:paraId="6B5C6A4C" w14:textId="08A0A6D0" w:rsidR="00763797" w:rsidRDefault="00763797" w:rsidP="00DE3FF8">
      <w:r>
        <w:t>Un diagrama de clases es un tipo de estructura estática que describe la estructura de un sistema mostrando las clases del sistema, sus atributos, operaciones</w:t>
      </w:r>
      <w:r w:rsidR="00981024">
        <w:t xml:space="preserve"> </w:t>
      </w:r>
      <w:r>
        <w:t>(o métodos), y las relaciones entre los objetos.</w:t>
      </w:r>
    </w:p>
    <w:p w14:paraId="288C07F0" w14:textId="77777777" w:rsidR="00763797" w:rsidRDefault="00763797" w:rsidP="00763797">
      <w:pPr>
        <w:pStyle w:val="Textoindependiente1"/>
      </w:pPr>
    </w:p>
    <w:p w14:paraId="2C9F5F71" w14:textId="1E84E546" w:rsidR="00B01E9A" w:rsidRDefault="00763797" w:rsidP="00DE3FF8">
      <w:r>
        <w:t xml:space="preserve"> </w:t>
      </w:r>
    </w:p>
    <w:p w14:paraId="7BC395E9" w14:textId="5B42D7F0" w:rsidR="00763797" w:rsidRDefault="00763797" w:rsidP="00DE3FF8">
      <w:r w:rsidRPr="00595AAB">
        <w:rPr>
          <w:b/>
          <w:noProof/>
          <w:sz w:val="22"/>
          <w:u w:val="single"/>
        </w:rPr>
        <w:lastRenderedPageBreak/>
        <w:drawing>
          <wp:inline distT="0" distB="0" distL="0" distR="0" wp14:anchorId="1999785C" wp14:editId="3DBD708B">
            <wp:extent cx="5612130" cy="2636299"/>
            <wp:effectExtent l="0" t="0" r="7620" b="0"/>
            <wp:docPr id="14" name="Imagen 14" descr="E:\UNIVERSIDAD\Practicas Profesional 2do año\Diagrama de Clas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VERSIDAD\Practicas Profesional 2do año\Diagrama de Clases1.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12130" cy="2636299"/>
                    </a:xfrm>
                    <a:prstGeom prst="rect">
                      <a:avLst/>
                    </a:prstGeom>
                    <a:noFill/>
                    <a:ln>
                      <a:noFill/>
                    </a:ln>
                  </pic:spPr>
                </pic:pic>
              </a:graphicData>
            </a:graphic>
          </wp:inline>
        </w:drawing>
      </w:r>
    </w:p>
    <w:p w14:paraId="04F1DE5F" w14:textId="44AC8ACA" w:rsidR="00763797" w:rsidRPr="009F2BCE" w:rsidRDefault="00763797" w:rsidP="00763797">
      <w:r>
        <w:t>Figura 2.</w:t>
      </w:r>
      <w:r w:rsidR="004A1C2E">
        <w:t>2</w:t>
      </w:r>
      <w:r>
        <w:t xml:space="preserve">   </w:t>
      </w:r>
      <w:r w:rsidRPr="004241DD">
        <w:t>La clase usuario va a realizar muchos cálculos longitudinales, los cuales heredan de la clase Cálculos, estos cálculos ser realizan en una ubicación, en una ubicación se realiza muchos cálculos, en un Municipio hay muchas ubicaciones</w:t>
      </w:r>
      <w:r>
        <w:t xml:space="preserve"> </w:t>
      </w:r>
    </w:p>
    <w:p w14:paraId="2E62FAA4" w14:textId="122809E0" w:rsidR="00763797" w:rsidRDefault="00981024" w:rsidP="00981024">
      <w:pPr>
        <w:pStyle w:val="Ttulo2"/>
      </w:pPr>
      <w:r>
        <w:t>Diagrama de Base de Datos</w:t>
      </w:r>
    </w:p>
    <w:p w14:paraId="762CC8C1" w14:textId="1C16F03E" w:rsidR="00981024" w:rsidRDefault="00981024" w:rsidP="00981024">
      <w:r w:rsidRPr="00972174">
        <w:t>Un diagrama de base de datos es una representación visual de la estructura y relaciones entre los elementos de una base de datos.</w:t>
      </w:r>
    </w:p>
    <w:p w14:paraId="5CDDD7AF" w14:textId="54EDE541" w:rsidR="004A1C2E" w:rsidRDefault="004A1C2E" w:rsidP="00981024">
      <w:r>
        <w:rPr>
          <w:noProof/>
        </w:rPr>
        <w:drawing>
          <wp:inline distT="0" distB="0" distL="0" distR="0" wp14:anchorId="4E801287" wp14:editId="60167983">
            <wp:extent cx="5603240" cy="3561715"/>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03240" cy="3561715"/>
                    </a:xfrm>
                    <a:prstGeom prst="rect">
                      <a:avLst/>
                    </a:prstGeom>
                    <a:noFill/>
                    <a:ln>
                      <a:noFill/>
                    </a:ln>
                  </pic:spPr>
                </pic:pic>
              </a:graphicData>
            </a:graphic>
          </wp:inline>
        </w:drawing>
      </w:r>
    </w:p>
    <w:p w14:paraId="4A15DC06" w14:textId="655AB0E1" w:rsidR="004A1C2E" w:rsidRPr="004A1C2E" w:rsidRDefault="004A1C2E" w:rsidP="004A1C2E">
      <w:pPr>
        <w:pStyle w:val="Textoindependiente1"/>
        <w:rPr>
          <w:sz w:val="24"/>
        </w:rPr>
      </w:pPr>
      <w:r w:rsidRPr="004A1C2E">
        <w:rPr>
          <w:sz w:val="24"/>
        </w:rPr>
        <w:lastRenderedPageBreak/>
        <w:t>Figura 2.3 Diagrama de Base de Datos</w:t>
      </w:r>
    </w:p>
    <w:p w14:paraId="4580DB1C" w14:textId="77777777" w:rsidR="004A1C2E" w:rsidRDefault="004A1C2E" w:rsidP="00981024"/>
    <w:p w14:paraId="449154EB" w14:textId="77777777" w:rsidR="004A1C2E" w:rsidRPr="00981024" w:rsidRDefault="004A1C2E" w:rsidP="00981024"/>
    <w:p w14:paraId="27D6DBA8" w14:textId="477D433D" w:rsidR="00C41C77" w:rsidRDefault="00C41C77" w:rsidP="00C41C77">
      <w:pPr>
        <w:pStyle w:val="Ttulo1"/>
      </w:pPr>
      <w:r w:rsidRPr="005E5E72">
        <w:t xml:space="preserve">Capítulo </w:t>
      </w:r>
      <w:r>
        <w:t>3.</w:t>
      </w:r>
      <w:r w:rsidRPr="005E5E72">
        <w:t xml:space="preserve"> </w:t>
      </w:r>
      <w:r>
        <w:t>Implementación y Pruebas del Sistema</w:t>
      </w:r>
    </w:p>
    <w:p w14:paraId="26FBE041" w14:textId="5C280B06" w:rsidR="00C41C77" w:rsidRDefault="00C41C77" w:rsidP="00C41C77">
      <w:pPr>
        <w:pStyle w:val="Ttulo2"/>
        <w:numPr>
          <w:ilvl w:val="0"/>
          <w:numId w:val="0"/>
        </w:numPr>
        <w:ind w:left="405" w:hanging="405"/>
      </w:pPr>
      <w:r>
        <w:t xml:space="preserve">Introducción </w:t>
      </w:r>
    </w:p>
    <w:p w14:paraId="791D3170" w14:textId="488810DE" w:rsidR="00B01E9A" w:rsidRDefault="00CB0D27" w:rsidP="00C41C77">
      <w:pPr>
        <w:pStyle w:val="Ttulo2"/>
        <w:numPr>
          <w:ilvl w:val="0"/>
          <w:numId w:val="0"/>
        </w:numPr>
        <w:ind w:left="405" w:hanging="405"/>
      </w:pPr>
      <w:commentRangeStart w:id="73"/>
      <w:r>
        <w:t xml:space="preserve">Pruebas al Sistema </w:t>
      </w:r>
      <w:commentRangeEnd w:id="73"/>
      <w:r w:rsidR="008944CC">
        <w:rPr>
          <w:rStyle w:val="Refdecomentario"/>
          <w:rFonts w:eastAsiaTheme="minorHAnsi"/>
          <w:b w:val="0"/>
        </w:rPr>
        <w:commentReference w:id="73"/>
      </w:r>
    </w:p>
    <w:p w14:paraId="4780CB97" w14:textId="1EAA8942" w:rsidR="00CB0D27" w:rsidRPr="00CB0D27" w:rsidRDefault="00CB0D27" w:rsidP="00CB0D27">
      <w:r>
        <w:t xml:space="preserve">En la Tabla 2.1 “Caso de Prueba Autenticación, se describe las diversas formas de entrada y resultados esperados. En el primero, al entrar el usuario y contraseña válido, el sistema debe revisar si está en la base de datos y le permite acceder al sistema. En caso de digitar una contraseña o un nombre de usuario incorrecto, el sistema </w:t>
      </w:r>
      <w:r w:rsidR="00922188">
        <w:t>debe notificar al usuario del error.</w:t>
      </w:r>
    </w:p>
    <w:p w14:paraId="6E131CDB" w14:textId="0D7D244C"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bookmarkStart w:id="74" w:name="casoPruebaAuth"/>
      <w:r>
        <w:rPr>
          <w:rFonts w:eastAsia="Times New Roman" w:cs="Times New Roman"/>
          <w:b/>
          <w:sz w:val="18"/>
          <w:szCs w:val="18"/>
          <w:lang w:eastAsia="es-ES"/>
        </w:rPr>
        <w:t>Tabla 2.1 Caso de Prueba “Autenticación”</w:t>
      </w:r>
    </w:p>
    <w:tbl>
      <w:tblPr>
        <w:tblStyle w:val="Tablaconcuadrcula"/>
        <w:tblW w:w="0" w:type="auto"/>
        <w:tblLook w:val="04A0" w:firstRow="1" w:lastRow="0" w:firstColumn="1" w:lastColumn="0" w:noHBand="0" w:noVBand="1"/>
      </w:tblPr>
      <w:tblGrid>
        <w:gridCol w:w="2605"/>
        <w:gridCol w:w="2970"/>
        <w:gridCol w:w="3252"/>
      </w:tblGrid>
      <w:tr w:rsidR="00CB0D27" w14:paraId="7D553314" w14:textId="77777777" w:rsidTr="00CB0D27">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bookmarkEnd w:id="74"/>
          <w:p w14:paraId="6E46E8B4" w14:textId="77777777" w:rsidR="00CB0D27" w:rsidRDefault="00CB0D27">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15A3801" w14:textId="062B5FB5" w:rsidR="00CB0D27" w:rsidRDefault="00CB0D27">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6D234684" w14:textId="77777777" w:rsidR="00CB0D27" w:rsidRDefault="00CB0D27">
            <w:pPr>
              <w:numPr>
                <w:ilvl w:val="12"/>
                <w:numId w:val="0"/>
              </w:numPr>
              <w:spacing w:line="360" w:lineRule="auto"/>
              <w:rPr>
                <w:sz w:val="20"/>
                <w:szCs w:val="20"/>
              </w:rPr>
            </w:pPr>
            <w:r>
              <w:rPr>
                <w:sz w:val="20"/>
                <w:szCs w:val="20"/>
              </w:rPr>
              <w:t>Condición</w:t>
            </w:r>
          </w:p>
        </w:tc>
      </w:tr>
      <w:tr w:rsidR="00CB0D27" w14:paraId="39CC2986"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489593A8" w14:textId="77777777" w:rsidR="00CB0D27" w:rsidRDefault="00CB0D27">
            <w:pPr>
              <w:numPr>
                <w:ilvl w:val="12"/>
                <w:numId w:val="0"/>
              </w:numPr>
              <w:spacing w:line="360" w:lineRule="auto"/>
              <w:rPr>
                <w:sz w:val="20"/>
                <w:szCs w:val="20"/>
              </w:rPr>
            </w:pPr>
            <w:r>
              <w:rPr>
                <w:sz w:val="20"/>
                <w:szCs w:val="20"/>
              </w:rPr>
              <w:t>Una contraseña</w:t>
            </w:r>
          </w:p>
        </w:tc>
        <w:tc>
          <w:tcPr>
            <w:tcW w:w="2970" w:type="dxa"/>
            <w:tcBorders>
              <w:top w:val="single" w:sz="4" w:space="0" w:color="auto"/>
              <w:left w:val="single" w:sz="4" w:space="0" w:color="auto"/>
              <w:bottom w:val="single" w:sz="4" w:space="0" w:color="auto"/>
              <w:right w:val="single" w:sz="4" w:space="0" w:color="auto"/>
            </w:tcBorders>
            <w:hideMark/>
          </w:tcPr>
          <w:p w14:paraId="2D4E6495" w14:textId="77777777" w:rsidR="00CB0D27" w:rsidRDefault="00CB0D27">
            <w:pPr>
              <w:numPr>
                <w:ilvl w:val="12"/>
                <w:numId w:val="0"/>
              </w:numPr>
              <w:spacing w:line="360" w:lineRule="auto"/>
              <w:rPr>
                <w:sz w:val="20"/>
                <w:szCs w:val="20"/>
              </w:rPr>
            </w:pPr>
            <w:r>
              <w:rPr>
                <w:sz w:val="20"/>
                <w:szCs w:val="20"/>
              </w:rPr>
              <w:t>No se muestra la contraseña al escribir</w:t>
            </w:r>
          </w:p>
        </w:tc>
        <w:tc>
          <w:tcPr>
            <w:tcW w:w="3252" w:type="dxa"/>
            <w:tcBorders>
              <w:top w:val="single" w:sz="4" w:space="0" w:color="auto"/>
              <w:left w:val="single" w:sz="4" w:space="0" w:color="auto"/>
              <w:bottom w:val="single" w:sz="4" w:space="0" w:color="auto"/>
              <w:right w:val="single" w:sz="4" w:space="0" w:color="auto"/>
            </w:tcBorders>
            <w:hideMark/>
          </w:tcPr>
          <w:p w14:paraId="337565B9" w14:textId="77777777" w:rsidR="00CB0D27" w:rsidRDefault="00CB0D27">
            <w:pPr>
              <w:numPr>
                <w:ilvl w:val="12"/>
                <w:numId w:val="0"/>
              </w:numPr>
              <w:spacing w:line="360" w:lineRule="auto"/>
              <w:rPr>
                <w:sz w:val="20"/>
                <w:szCs w:val="20"/>
              </w:rPr>
            </w:pPr>
            <w:r>
              <w:rPr>
                <w:sz w:val="20"/>
                <w:szCs w:val="20"/>
              </w:rPr>
              <w:t>Se escribe la contraseña para iniciar sesión</w:t>
            </w:r>
          </w:p>
        </w:tc>
      </w:tr>
      <w:tr w:rsidR="00CB0D27" w14:paraId="7C8EDFDE"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6861BFCF" w14:textId="77777777" w:rsidR="00CB0D27" w:rsidRDefault="00CB0D27">
            <w:pPr>
              <w:numPr>
                <w:ilvl w:val="12"/>
                <w:numId w:val="0"/>
              </w:numPr>
              <w:spacing w:line="360" w:lineRule="auto"/>
              <w:rPr>
                <w:sz w:val="20"/>
                <w:szCs w:val="20"/>
              </w:rPr>
            </w:pPr>
            <w:r>
              <w:rPr>
                <w:sz w:val="20"/>
                <w:szCs w:val="20"/>
              </w:rPr>
              <w:t>Usuario y contraseña</w:t>
            </w:r>
          </w:p>
        </w:tc>
        <w:tc>
          <w:tcPr>
            <w:tcW w:w="2970" w:type="dxa"/>
            <w:tcBorders>
              <w:top w:val="single" w:sz="4" w:space="0" w:color="auto"/>
              <w:left w:val="single" w:sz="4" w:space="0" w:color="auto"/>
              <w:bottom w:val="single" w:sz="4" w:space="0" w:color="auto"/>
              <w:right w:val="single" w:sz="4" w:space="0" w:color="auto"/>
            </w:tcBorders>
            <w:hideMark/>
          </w:tcPr>
          <w:p w14:paraId="09086901" w14:textId="0B8726DE" w:rsidR="00CB0D27" w:rsidRDefault="00CB0D27">
            <w:pPr>
              <w:numPr>
                <w:ilvl w:val="12"/>
                <w:numId w:val="0"/>
              </w:numPr>
              <w:spacing w:line="360" w:lineRule="auto"/>
              <w:rPr>
                <w:sz w:val="20"/>
                <w:szCs w:val="20"/>
              </w:rPr>
            </w:pPr>
            <w:r>
              <w:rPr>
                <w:sz w:val="20"/>
                <w:szCs w:val="20"/>
              </w:rPr>
              <w:t>Se revisa en base de datos la información de registro e inicio de sesión del usuario actual</w:t>
            </w:r>
          </w:p>
        </w:tc>
        <w:tc>
          <w:tcPr>
            <w:tcW w:w="3252" w:type="dxa"/>
            <w:tcBorders>
              <w:top w:val="single" w:sz="4" w:space="0" w:color="auto"/>
              <w:left w:val="single" w:sz="4" w:space="0" w:color="auto"/>
              <w:bottom w:val="single" w:sz="4" w:space="0" w:color="auto"/>
              <w:right w:val="single" w:sz="4" w:space="0" w:color="auto"/>
            </w:tcBorders>
            <w:hideMark/>
          </w:tcPr>
          <w:p w14:paraId="22B1080F" w14:textId="77777777" w:rsidR="00CB0D27" w:rsidRDefault="00CB0D27">
            <w:pPr>
              <w:numPr>
                <w:ilvl w:val="12"/>
                <w:numId w:val="0"/>
              </w:numPr>
              <w:spacing w:line="360" w:lineRule="auto"/>
              <w:rPr>
                <w:sz w:val="20"/>
                <w:szCs w:val="20"/>
              </w:rPr>
            </w:pPr>
            <w:r>
              <w:rPr>
                <w:sz w:val="20"/>
                <w:szCs w:val="20"/>
              </w:rPr>
              <w:t>Se  registra y entra al sistema</w:t>
            </w:r>
          </w:p>
        </w:tc>
      </w:tr>
      <w:tr w:rsidR="00CB0D27" w14:paraId="0CA1EBB1"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102F3F3D" w14:textId="77777777" w:rsidR="00CB0D27" w:rsidRDefault="00CB0D27">
            <w:pPr>
              <w:numPr>
                <w:ilvl w:val="12"/>
                <w:numId w:val="0"/>
              </w:numPr>
              <w:spacing w:line="360" w:lineRule="auto"/>
              <w:rPr>
                <w:sz w:val="20"/>
                <w:szCs w:val="20"/>
              </w:rPr>
            </w:pPr>
            <w:r>
              <w:rPr>
                <w:sz w:val="20"/>
                <w:szCs w:val="20"/>
              </w:rPr>
              <w:t>Una contraseña incorrecta o usuario incorrecto</w:t>
            </w:r>
          </w:p>
        </w:tc>
        <w:tc>
          <w:tcPr>
            <w:tcW w:w="2970" w:type="dxa"/>
            <w:tcBorders>
              <w:top w:val="single" w:sz="4" w:space="0" w:color="auto"/>
              <w:left w:val="single" w:sz="4" w:space="0" w:color="auto"/>
              <w:bottom w:val="single" w:sz="4" w:space="0" w:color="auto"/>
              <w:right w:val="single" w:sz="4" w:space="0" w:color="auto"/>
            </w:tcBorders>
            <w:hideMark/>
          </w:tcPr>
          <w:p w14:paraId="7F99B6BC" w14:textId="77777777" w:rsidR="00CB0D27" w:rsidRDefault="00CB0D27">
            <w:pPr>
              <w:numPr>
                <w:ilvl w:val="12"/>
                <w:numId w:val="0"/>
              </w:numPr>
              <w:spacing w:line="360" w:lineRule="auto"/>
              <w:rPr>
                <w:sz w:val="20"/>
                <w:szCs w:val="20"/>
              </w:rPr>
            </w:pPr>
            <w:r>
              <w:rPr>
                <w:sz w:val="20"/>
                <w:szCs w:val="20"/>
              </w:rPr>
              <w:t>Se notifica al usuario del usuario o la contraseña es incorrecta</w:t>
            </w:r>
          </w:p>
        </w:tc>
        <w:tc>
          <w:tcPr>
            <w:tcW w:w="3252" w:type="dxa"/>
            <w:tcBorders>
              <w:top w:val="single" w:sz="4" w:space="0" w:color="auto"/>
              <w:left w:val="single" w:sz="4" w:space="0" w:color="auto"/>
              <w:bottom w:val="single" w:sz="4" w:space="0" w:color="auto"/>
              <w:right w:val="single" w:sz="4" w:space="0" w:color="auto"/>
            </w:tcBorders>
            <w:hideMark/>
          </w:tcPr>
          <w:p w14:paraId="4704579D" w14:textId="77777777" w:rsidR="00CB0D27" w:rsidRDefault="00CB0D27">
            <w:pPr>
              <w:numPr>
                <w:ilvl w:val="12"/>
                <w:numId w:val="0"/>
              </w:numPr>
              <w:spacing w:line="360" w:lineRule="auto"/>
              <w:rPr>
                <w:sz w:val="20"/>
                <w:szCs w:val="20"/>
              </w:rPr>
            </w:pPr>
            <w:r>
              <w:rPr>
                <w:sz w:val="20"/>
                <w:szCs w:val="20"/>
              </w:rPr>
              <w:t>Se trata de registrar con usuarios y contraseñas erróneos</w:t>
            </w:r>
          </w:p>
        </w:tc>
      </w:tr>
    </w:tbl>
    <w:p w14:paraId="6ECE6DA6" w14:textId="649FEE51" w:rsidR="00CB0D27" w:rsidRDefault="00CB0D27" w:rsidP="00CB0D27"/>
    <w:p w14:paraId="668676DC" w14:textId="25DEE281" w:rsidR="00922188" w:rsidRPr="00CB0D27" w:rsidRDefault="00922188" w:rsidP="00CB0D27">
      <w:r>
        <w:t>En la Tabla 2.2. Caso de Prueba “</w:t>
      </w:r>
      <w:r w:rsidR="000B68BD">
        <w:t>Cálculo</w:t>
      </w:r>
      <w:r>
        <w:t>”, se describe</w:t>
      </w:r>
      <w:r w:rsidR="000B68BD">
        <w:t xml:space="preserve"> las diversas formas y resultados esperados. En el primero, al entrar datos válidos el sistema permite su entrada y procede al caso dos que se calcula a partir de que el usuario presiona el botón calcular y se guardan los datos entrados en la base de datos, posterior a esto los datos serán mostrados en una tabla. En el caso tres </w:t>
      </w:r>
      <w:r w:rsidR="00835055">
        <w:t xml:space="preserve">si el usuario entra un dato erróneo, ya sea letras en vez de números o cualquier datos que no es el correspondiente a esa entrada , el sistema debe notificarle la mismo que el dato es incorrecto. </w:t>
      </w:r>
    </w:p>
    <w:p w14:paraId="5AAB94F8" w14:textId="0062AD53"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r>
        <w:rPr>
          <w:rFonts w:eastAsia="Times New Roman" w:cs="Times New Roman"/>
          <w:b/>
          <w:sz w:val="18"/>
          <w:szCs w:val="18"/>
          <w:lang w:eastAsia="es-ES"/>
        </w:rPr>
        <w:t>Tabla 2.</w:t>
      </w:r>
      <w:r w:rsidR="00922188">
        <w:rPr>
          <w:rFonts w:eastAsia="Times New Roman" w:cs="Times New Roman"/>
          <w:b/>
          <w:sz w:val="18"/>
          <w:szCs w:val="18"/>
          <w:lang w:eastAsia="es-ES"/>
        </w:rPr>
        <w:t>2</w:t>
      </w:r>
      <w:r>
        <w:rPr>
          <w:rFonts w:eastAsia="Times New Roman" w:cs="Times New Roman"/>
          <w:b/>
          <w:sz w:val="18"/>
          <w:szCs w:val="18"/>
          <w:lang w:eastAsia="es-ES"/>
        </w:rPr>
        <w:t xml:space="preserve"> Caso de Prueba “Inicio”</w:t>
      </w:r>
    </w:p>
    <w:tbl>
      <w:tblPr>
        <w:tblStyle w:val="Tablaconcuadrcula"/>
        <w:tblW w:w="0" w:type="auto"/>
        <w:tblLook w:val="04A0" w:firstRow="1" w:lastRow="0" w:firstColumn="1" w:lastColumn="0" w:noHBand="0" w:noVBand="1"/>
      </w:tblPr>
      <w:tblGrid>
        <w:gridCol w:w="2605"/>
        <w:gridCol w:w="2970"/>
        <w:gridCol w:w="3252"/>
      </w:tblGrid>
      <w:tr w:rsidR="00CB0D27" w14:paraId="399A4F29" w14:textId="77777777" w:rsidTr="00514E3C">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037ED533" w14:textId="77777777" w:rsidR="00CB0D27" w:rsidRDefault="00CB0D27" w:rsidP="00514E3C">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3C5B69B" w14:textId="77777777" w:rsidR="00CB0D27" w:rsidRDefault="00CB0D27" w:rsidP="00514E3C">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42FB312C" w14:textId="77777777" w:rsidR="00CB0D27" w:rsidRDefault="00CB0D27" w:rsidP="00514E3C">
            <w:pPr>
              <w:numPr>
                <w:ilvl w:val="12"/>
                <w:numId w:val="0"/>
              </w:numPr>
              <w:spacing w:line="360" w:lineRule="auto"/>
              <w:rPr>
                <w:sz w:val="20"/>
                <w:szCs w:val="20"/>
              </w:rPr>
            </w:pPr>
            <w:r>
              <w:rPr>
                <w:sz w:val="20"/>
                <w:szCs w:val="20"/>
              </w:rPr>
              <w:t>Condición</w:t>
            </w:r>
          </w:p>
        </w:tc>
      </w:tr>
      <w:tr w:rsidR="00CB0D27" w14:paraId="6762C445"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6FDB9A21" w14:textId="297D78E2" w:rsidR="00CB0D27" w:rsidRDefault="000B68BD" w:rsidP="00514E3C">
            <w:pPr>
              <w:numPr>
                <w:ilvl w:val="12"/>
                <w:numId w:val="0"/>
              </w:numPr>
              <w:spacing w:line="360" w:lineRule="auto"/>
              <w:rPr>
                <w:sz w:val="20"/>
                <w:szCs w:val="20"/>
              </w:rPr>
            </w:pPr>
            <w:r>
              <w:rPr>
                <w:sz w:val="20"/>
                <w:szCs w:val="20"/>
              </w:rPr>
              <w:t>Entrar Datos</w:t>
            </w:r>
          </w:p>
        </w:tc>
        <w:tc>
          <w:tcPr>
            <w:tcW w:w="2970" w:type="dxa"/>
            <w:tcBorders>
              <w:top w:val="single" w:sz="4" w:space="0" w:color="auto"/>
              <w:left w:val="single" w:sz="4" w:space="0" w:color="auto"/>
              <w:bottom w:val="single" w:sz="4" w:space="0" w:color="auto"/>
              <w:right w:val="single" w:sz="4" w:space="0" w:color="auto"/>
            </w:tcBorders>
            <w:hideMark/>
          </w:tcPr>
          <w:p w14:paraId="56B4D3B5" w14:textId="19500664" w:rsidR="00CB0D27" w:rsidRDefault="000B68BD" w:rsidP="00514E3C">
            <w:pPr>
              <w:numPr>
                <w:ilvl w:val="12"/>
                <w:numId w:val="0"/>
              </w:numPr>
              <w:spacing w:line="360" w:lineRule="auto"/>
              <w:rPr>
                <w:sz w:val="20"/>
                <w:szCs w:val="20"/>
              </w:rPr>
            </w:pPr>
            <w:r>
              <w:rPr>
                <w:sz w:val="20"/>
                <w:szCs w:val="20"/>
              </w:rPr>
              <w:t xml:space="preserve">Permite entrar Datos de las variables de la ecuación a </w:t>
            </w:r>
            <w:r>
              <w:rPr>
                <w:sz w:val="20"/>
                <w:szCs w:val="20"/>
              </w:rPr>
              <w:lastRenderedPageBreak/>
              <w:t>calcular</w:t>
            </w:r>
          </w:p>
        </w:tc>
        <w:tc>
          <w:tcPr>
            <w:tcW w:w="3252" w:type="dxa"/>
            <w:tcBorders>
              <w:top w:val="single" w:sz="4" w:space="0" w:color="auto"/>
              <w:left w:val="single" w:sz="4" w:space="0" w:color="auto"/>
              <w:bottom w:val="single" w:sz="4" w:space="0" w:color="auto"/>
              <w:right w:val="single" w:sz="4" w:space="0" w:color="auto"/>
            </w:tcBorders>
            <w:hideMark/>
          </w:tcPr>
          <w:p w14:paraId="722A99FF" w14:textId="5ABAC005" w:rsidR="00CB0D27" w:rsidRDefault="000B68BD" w:rsidP="00514E3C">
            <w:pPr>
              <w:numPr>
                <w:ilvl w:val="12"/>
                <w:numId w:val="0"/>
              </w:numPr>
              <w:spacing w:line="360" w:lineRule="auto"/>
              <w:rPr>
                <w:sz w:val="20"/>
                <w:szCs w:val="20"/>
              </w:rPr>
            </w:pPr>
            <w:r>
              <w:rPr>
                <w:sz w:val="20"/>
                <w:szCs w:val="20"/>
              </w:rPr>
              <w:lastRenderedPageBreak/>
              <w:t>Se escriben los datos para calcular</w:t>
            </w:r>
          </w:p>
        </w:tc>
      </w:tr>
      <w:tr w:rsidR="00CB0D27" w14:paraId="3F83E25D" w14:textId="77777777" w:rsidTr="000B68BD">
        <w:tc>
          <w:tcPr>
            <w:tcW w:w="2605" w:type="dxa"/>
            <w:tcBorders>
              <w:top w:val="single" w:sz="4" w:space="0" w:color="auto"/>
              <w:left w:val="single" w:sz="4" w:space="0" w:color="auto"/>
              <w:bottom w:val="single" w:sz="4" w:space="0" w:color="auto"/>
              <w:right w:val="single" w:sz="4" w:space="0" w:color="auto"/>
            </w:tcBorders>
            <w:hideMark/>
          </w:tcPr>
          <w:p w14:paraId="531075FD" w14:textId="160AD86E" w:rsidR="00CB0D27" w:rsidRDefault="000B68BD" w:rsidP="00514E3C">
            <w:pPr>
              <w:numPr>
                <w:ilvl w:val="12"/>
                <w:numId w:val="0"/>
              </w:numPr>
              <w:spacing w:line="360" w:lineRule="auto"/>
              <w:rPr>
                <w:sz w:val="20"/>
                <w:szCs w:val="20"/>
              </w:rPr>
            </w:pPr>
            <w:r>
              <w:rPr>
                <w:sz w:val="20"/>
                <w:szCs w:val="20"/>
              </w:rPr>
              <w:t xml:space="preserve">Se calculan los datos entrados </w:t>
            </w:r>
          </w:p>
        </w:tc>
        <w:tc>
          <w:tcPr>
            <w:tcW w:w="2970" w:type="dxa"/>
            <w:tcBorders>
              <w:top w:val="single" w:sz="4" w:space="0" w:color="auto"/>
              <w:left w:val="single" w:sz="4" w:space="0" w:color="auto"/>
              <w:bottom w:val="single" w:sz="4" w:space="0" w:color="auto"/>
              <w:right w:val="single" w:sz="4" w:space="0" w:color="auto"/>
            </w:tcBorders>
            <w:hideMark/>
          </w:tcPr>
          <w:p w14:paraId="398B4C78" w14:textId="7833D6B0" w:rsidR="00CB0D27" w:rsidRDefault="000B68BD" w:rsidP="00514E3C">
            <w:pPr>
              <w:numPr>
                <w:ilvl w:val="12"/>
                <w:numId w:val="0"/>
              </w:numPr>
              <w:spacing w:line="360" w:lineRule="auto"/>
              <w:rPr>
                <w:sz w:val="20"/>
                <w:szCs w:val="20"/>
              </w:rPr>
            </w:pPr>
            <w:r>
              <w:rPr>
                <w:sz w:val="20"/>
                <w:szCs w:val="20"/>
              </w:rPr>
              <w:t>Permite calcular los datos entrados y se guardan en la base de datos, debe mostrar una tabla los datos entrados y el resultado de dicho calculo</w:t>
            </w:r>
          </w:p>
        </w:tc>
        <w:tc>
          <w:tcPr>
            <w:tcW w:w="3252" w:type="dxa"/>
            <w:tcBorders>
              <w:top w:val="single" w:sz="4" w:space="0" w:color="auto"/>
              <w:left w:val="single" w:sz="4" w:space="0" w:color="auto"/>
              <w:bottom w:val="single" w:sz="4" w:space="0" w:color="auto"/>
              <w:right w:val="single" w:sz="4" w:space="0" w:color="auto"/>
            </w:tcBorders>
            <w:shd w:val="clear" w:color="auto" w:fill="auto"/>
            <w:hideMark/>
          </w:tcPr>
          <w:p w14:paraId="30015E1A" w14:textId="01A83730" w:rsidR="00CB0D27" w:rsidRDefault="00CB0D27" w:rsidP="00514E3C">
            <w:pPr>
              <w:numPr>
                <w:ilvl w:val="12"/>
                <w:numId w:val="0"/>
              </w:numPr>
              <w:spacing w:line="360" w:lineRule="auto"/>
              <w:rPr>
                <w:sz w:val="20"/>
                <w:szCs w:val="20"/>
              </w:rPr>
            </w:pPr>
            <w:r>
              <w:rPr>
                <w:sz w:val="20"/>
                <w:szCs w:val="20"/>
              </w:rPr>
              <w:t xml:space="preserve">Se </w:t>
            </w:r>
            <w:r w:rsidR="000B68BD">
              <w:rPr>
                <w:sz w:val="20"/>
                <w:szCs w:val="20"/>
              </w:rPr>
              <w:t>calcula y se guardan los datos</w:t>
            </w:r>
          </w:p>
        </w:tc>
      </w:tr>
      <w:tr w:rsidR="00CB0D27" w14:paraId="2F620EE8"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418FD83C" w14:textId="0C587D40" w:rsidR="00CB0D27" w:rsidRDefault="000B68BD" w:rsidP="00514E3C">
            <w:pPr>
              <w:numPr>
                <w:ilvl w:val="12"/>
                <w:numId w:val="0"/>
              </w:numPr>
              <w:spacing w:line="360" w:lineRule="auto"/>
              <w:rPr>
                <w:sz w:val="20"/>
                <w:szCs w:val="20"/>
              </w:rPr>
            </w:pPr>
            <w:r>
              <w:rPr>
                <w:sz w:val="20"/>
                <w:szCs w:val="20"/>
              </w:rPr>
              <w:t>Un dato incorrecto</w:t>
            </w:r>
          </w:p>
        </w:tc>
        <w:tc>
          <w:tcPr>
            <w:tcW w:w="2970" w:type="dxa"/>
            <w:tcBorders>
              <w:top w:val="single" w:sz="4" w:space="0" w:color="auto"/>
              <w:left w:val="single" w:sz="4" w:space="0" w:color="auto"/>
              <w:bottom w:val="single" w:sz="4" w:space="0" w:color="auto"/>
              <w:right w:val="single" w:sz="4" w:space="0" w:color="auto"/>
            </w:tcBorders>
            <w:hideMark/>
          </w:tcPr>
          <w:p w14:paraId="46675674" w14:textId="3553D389" w:rsidR="00CB0D27" w:rsidRDefault="00CB0D27" w:rsidP="00514E3C">
            <w:pPr>
              <w:numPr>
                <w:ilvl w:val="12"/>
                <w:numId w:val="0"/>
              </w:numPr>
              <w:spacing w:line="360" w:lineRule="auto"/>
              <w:rPr>
                <w:sz w:val="20"/>
                <w:szCs w:val="20"/>
              </w:rPr>
            </w:pPr>
            <w:r>
              <w:rPr>
                <w:sz w:val="20"/>
                <w:szCs w:val="20"/>
              </w:rPr>
              <w:t xml:space="preserve">Se notifica al usuario del </w:t>
            </w:r>
            <w:r w:rsidR="000B68BD">
              <w:rPr>
                <w:sz w:val="20"/>
                <w:szCs w:val="20"/>
              </w:rPr>
              <w:t xml:space="preserve">dato que </w:t>
            </w:r>
            <w:r>
              <w:rPr>
                <w:sz w:val="20"/>
                <w:szCs w:val="20"/>
              </w:rPr>
              <w:t xml:space="preserve"> es incorrect</w:t>
            </w:r>
            <w:r w:rsidR="000B68BD">
              <w:rPr>
                <w:sz w:val="20"/>
                <w:szCs w:val="20"/>
              </w:rPr>
              <w:t>o</w:t>
            </w:r>
          </w:p>
        </w:tc>
        <w:tc>
          <w:tcPr>
            <w:tcW w:w="3252" w:type="dxa"/>
            <w:tcBorders>
              <w:top w:val="single" w:sz="4" w:space="0" w:color="auto"/>
              <w:left w:val="single" w:sz="4" w:space="0" w:color="auto"/>
              <w:bottom w:val="single" w:sz="4" w:space="0" w:color="auto"/>
              <w:right w:val="single" w:sz="4" w:space="0" w:color="auto"/>
            </w:tcBorders>
            <w:hideMark/>
          </w:tcPr>
          <w:p w14:paraId="056C861F" w14:textId="42E5B6F2" w:rsidR="00CB0D27" w:rsidRDefault="00CB0D27" w:rsidP="00514E3C">
            <w:pPr>
              <w:numPr>
                <w:ilvl w:val="12"/>
                <w:numId w:val="0"/>
              </w:numPr>
              <w:spacing w:line="360" w:lineRule="auto"/>
              <w:rPr>
                <w:sz w:val="20"/>
                <w:szCs w:val="20"/>
              </w:rPr>
            </w:pPr>
            <w:r>
              <w:rPr>
                <w:sz w:val="20"/>
                <w:szCs w:val="20"/>
              </w:rPr>
              <w:t xml:space="preserve">Se trata de </w:t>
            </w:r>
            <w:r w:rsidR="000B68BD">
              <w:rPr>
                <w:sz w:val="20"/>
                <w:szCs w:val="20"/>
              </w:rPr>
              <w:t xml:space="preserve">calcular datos </w:t>
            </w:r>
            <w:r>
              <w:rPr>
                <w:sz w:val="20"/>
                <w:szCs w:val="20"/>
              </w:rPr>
              <w:t>erróneos</w:t>
            </w:r>
          </w:p>
        </w:tc>
      </w:tr>
      <w:bookmarkEnd w:id="53"/>
    </w:tbl>
    <w:p w14:paraId="6FFE8926" w14:textId="77777777" w:rsidR="00B01E9A" w:rsidRPr="00CB0D27" w:rsidRDefault="00B01E9A" w:rsidP="00DE3FF8">
      <w:pPr>
        <w:rPr>
          <w:lang w:val="es-CU"/>
        </w:rPr>
      </w:pPr>
    </w:p>
    <w:p w14:paraId="12E07390" w14:textId="77777777" w:rsidR="00B01E9A" w:rsidRDefault="00B01E9A" w:rsidP="00DE3FF8"/>
    <w:p w14:paraId="47BE1F6C" w14:textId="77777777" w:rsidR="00B01E9A" w:rsidRDefault="00B01E9A" w:rsidP="00DE3FF8"/>
    <w:p w14:paraId="3676F1A0" w14:textId="77777777" w:rsidR="00D960F5" w:rsidRPr="00581479" w:rsidRDefault="00D960F5" w:rsidP="00DE3FF8"/>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75" w:name="_Toc176513945"/>
      <w:r w:rsidRPr="00D960F5">
        <w:lastRenderedPageBreak/>
        <w:t>Referencias Bibliográficas</w:t>
      </w:r>
      <w:bookmarkEnd w:id="75"/>
    </w:p>
    <w:bookmarkStart w:id="76" w:name="_Hlk176951345"/>
    <w:p w14:paraId="3578B1DA" w14:textId="77777777" w:rsidR="004F73F7" w:rsidRPr="004F73F7" w:rsidRDefault="006C05C3" w:rsidP="004F73F7">
      <w:pPr>
        <w:pStyle w:val="Bibliografa"/>
      </w:pPr>
      <w:r>
        <w:rPr>
          <w:sz w:val="22"/>
          <w:szCs w:val="22"/>
        </w:rPr>
        <w:fldChar w:fldCharType="begin"/>
      </w:r>
      <w:r w:rsidR="00344D59">
        <w:instrText xml:space="preserve"> ADDIN ZOTERO_BIBL {"uncited":[],"omitted":[],"custom":[]} CSL_BIBLIOGRAPHY </w:instrText>
      </w:r>
      <w:r>
        <w:rPr>
          <w:sz w:val="22"/>
          <w:szCs w:val="22"/>
        </w:rPr>
        <w:fldChar w:fldCharType="separate"/>
      </w:r>
      <w:r w:rsidR="004F73F7" w:rsidRPr="004F73F7">
        <w:t xml:space="preserve">Astigarraga, J., &amp; Cruz-Alonso, V. (2022). ¡ Se puede entender cómo funcionan Git y GitHub! </w:t>
      </w:r>
      <w:r w:rsidR="004F73F7" w:rsidRPr="004F73F7">
        <w:rPr>
          <w:i/>
          <w:iCs/>
        </w:rPr>
        <w:t>Ecosistemas</w:t>
      </w:r>
      <w:r w:rsidR="004F73F7" w:rsidRPr="004F73F7">
        <w:t xml:space="preserve">, </w:t>
      </w:r>
      <w:r w:rsidR="004F73F7" w:rsidRPr="004F73F7">
        <w:rPr>
          <w:i/>
          <w:iCs/>
        </w:rPr>
        <w:t>31</w:t>
      </w:r>
      <w:r w:rsidR="004F73F7" w:rsidRPr="004F73F7">
        <w:t>(1), 2332-2332.</w:t>
      </w:r>
    </w:p>
    <w:p w14:paraId="724BBA94" w14:textId="77777777" w:rsidR="004F73F7" w:rsidRPr="004F73F7" w:rsidRDefault="004F73F7" w:rsidP="004F73F7">
      <w:pPr>
        <w:pStyle w:val="Bibliografa"/>
      </w:pPr>
      <w:r w:rsidRPr="004F73F7">
        <w:t xml:space="preserve">Briones Montoya, V. M., Lynch Santillán, J. E., &amp; Saltos Andrade, I. M. (2020). </w:t>
      </w:r>
      <w:r w:rsidRPr="004F73F7">
        <w:rPr>
          <w:i/>
          <w:iCs/>
        </w:rPr>
        <w:t>Evaluación de alternativas para la protección costera frente a procesos erosivos utilizando MIKE 21. Caso de estudio: Libertador Bolívar</w:t>
      </w:r>
      <w:r w:rsidRPr="004F73F7">
        <w:t>. ESPOL. FIMCM.</w:t>
      </w:r>
    </w:p>
    <w:p w14:paraId="5E41BD6B" w14:textId="77777777" w:rsidR="004F73F7" w:rsidRPr="004F73F7" w:rsidRDefault="004F73F7" w:rsidP="004F73F7">
      <w:pPr>
        <w:pStyle w:val="Bibliografa"/>
      </w:pPr>
      <w:r w:rsidRPr="004F73F7">
        <w:t xml:space="preserve">Casado Vara, R. C. (2019). </w:t>
      </w:r>
      <w:r w:rsidRPr="004F73F7">
        <w:rPr>
          <w:i/>
          <w:iCs/>
        </w:rPr>
        <w:t>Introducción a HTML</w:t>
      </w:r>
      <w:r w:rsidRPr="004F73F7">
        <w:t>.</w:t>
      </w:r>
    </w:p>
    <w:p w14:paraId="1B0CA33D" w14:textId="77777777" w:rsidR="004F73F7" w:rsidRPr="004F73F7" w:rsidRDefault="004F73F7" w:rsidP="004F73F7">
      <w:pPr>
        <w:pStyle w:val="Bibliografa"/>
      </w:pPr>
      <w:r w:rsidRPr="004F73F7">
        <w:t xml:space="preserve">Ceron Galindo, J. M. (2019). </w:t>
      </w:r>
      <w:r w:rsidRPr="004F73F7">
        <w:rPr>
          <w:i/>
          <w:iCs/>
        </w:rPr>
        <w:t>React js: La nueva tendencia en aplicaciones web, enfocadas en el control dinámico de datos</w:t>
      </w:r>
      <w:r w:rsidRPr="004F73F7">
        <w:t>.</w:t>
      </w:r>
    </w:p>
    <w:p w14:paraId="4EDF2E2E" w14:textId="77777777" w:rsidR="004F73F7" w:rsidRPr="004F73F7" w:rsidRDefault="004F73F7" w:rsidP="004F73F7">
      <w:pPr>
        <w:pStyle w:val="Bibliografa"/>
      </w:pPr>
      <w:r w:rsidRPr="004F73F7">
        <w:t xml:space="preserve">Córdova-López, L. F., &amp; Torres-Hugues, R. (2011). Modelo matemático para la determinación del transporte longitudinal para playas del Caribe. </w:t>
      </w:r>
      <w:r w:rsidRPr="004F73F7">
        <w:rPr>
          <w:i/>
          <w:iCs/>
        </w:rPr>
        <w:t>Tecnología y ciencias del agua</w:t>
      </w:r>
      <w:r w:rsidRPr="004F73F7">
        <w:t xml:space="preserve">, </w:t>
      </w:r>
      <w:r w:rsidRPr="004F73F7">
        <w:rPr>
          <w:i/>
          <w:iCs/>
        </w:rPr>
        <w:t>2</w:t>
      </w:r>
      <w:r w:rsidRPr="004F73F7">
        <w:t>(3), 127-140.</w:t>
      </w:r>
    </w:p>
    <w:p w14:paraId="62FB7E70" w14:textId="77777777" w:rsidR="004F73F7" w:rsidRPr="004F73F7" w:rsidRDefault="004F73F7" w:rsidP="004F73F7">
      <w:pPr>
        <w:pStyle w:val="Bibliografa"/>
      </w:pPr>
      <w:r w:rsidRPr="004F73F7">
        <w:rPr>
          <w:i/>
          <w:iCs/>
        </w:rPr>
        <w:t>Cubadebate</w:t>
      </w:r>
      <w:r w:rsidRPr="004F73F7">
        <w:t>. (s. f.-a). Recuperado 7 de enero de 2024, de http://www.cubadebate.cu/noticias/2018/12/16/tarea-vida-a-debate-en-la-asamblea-nacional-cuba-ante-las-realidades-del-cambio-climatico/</w:t>
      </w:r>
    </w:p>
    <w:p w14:paraId="652E85D2" w14:textId="77777777" w:rsidR="004F73F7" w:rsidRPr="004F73F7" w:rsidRDefault="004F73F7" w:rsidP="004F73F7">
      <w:pPr>
        <w:pStyle w:val="Bibliografa"/>
      </w:pPr>
      <w:r w:rsidRPr="004F73F7">
        <w:rPr>
          <w:i/>
          <w:iCs/>
        </w:rPr>
        <w:t>Cubadebate</w:t>
      </w:r>
      <w:r w:rsidRPr="004F73F7">
        <w:t>. (s. f.-b). Recuperado 7 de enero de 2024, de http://www.cubadebate.cu/noticias/2023/07/18/tarea-vida-en-la-mira-de-los-diputados-hay-una-transicion-en-el-clima-de-cuba/</w:t>
      </w:r>
    </w:p>
    <w:p w14:paraId="44D0C226" w14:textId="77777777" w:rsidR="004F73F7" w:rsidRPr="004F73F7" w:rsidRDefault="004F73F7" w:rsidP="004F73F7">
      <w:pPr>
        <w:pStyle w:val="Bibliografa"/>
      </w:pPr>
      <w:r w:rsidRPr="004F73F7">
        <w:t xml:space="preserve">De Arma-Hernández, A., &amp; Sablón-Fernández, L. E. (2019). Aplicación web para la gestión de la información especializada en Geociencia. </w:t>
      </w:r>
      <w:r w:rsidRPr="004F73F7">
        <w:rPr>
          <w:i/>
          <w:iCs/>
        </w:rPr>
        <w:t>Ciencia &amp; Futuro</w:t>
      </w:r>
      <w:r w:rsidRPr="004F73F7">
        <w:t xml:space="preserve">, </w:t>
      </w:r>
      <w:r w:rsidRPr="004F73F7">
        <w:rPr>
          <w:i/>
          <w:iCs/>
        </w:rPr>
        <w:t>9</w:t>
      </w:r>
      <w:r w:rsidRPr="004F73F7">
        <w:t>(2), 106-127.</w:t>
      </w:r>
    </w:p>
    <w:p w14:paraId="17B5051F" w14:textId="77777777" w:rsidR="004F73F7" w:rsidRPr="004F73F7" w:rsidRDefault="004F73F7" w:rsidP="004F73F7">
      <w:pPr>
        <w:pStyle w:val="Bibliografa"/>
        <w:rPr>
          <w:lang w:val="en-US"/>
        </w:rPr>
      </w:pPr>
      <w:r w:rsidRPr="004F73F7">
        <w:lastRenderedPageBreak/>
        <w:t xml:space="preserve">Ekon, E. (2021, julio 28). </w:t>
      </w:r>
      <w:r w:rsidRPr="004F73F7">
        <w:rPr>
          <w:i/>
          <w:iCs/>
        </w:rPr>
        <w:t>¿Qué es un sistema de gestión y para qué sirve?</w:t>
      </w:r>
      <w:r w:rsidRPr="004F73F7">
        <w:t xml:space="preserve"> </w:t>
      </w:r>
      <w:r w:rsidRPr="004F73F7">
        <w:rPr>
          <w:lang w:val="en-US"/>
        </w:rPr>
        <w:t>Ekon. https://www.ekon.es/blog/sistemas-de-gestion-integral-para-el-funcionamiento-optimo-de-la-empresa/</w:t>
      </w:r>
    </w:p>
    <w:p w14:paraId="16923D85" w14:textId="77777777" w:rsidR="004F73F7" w:rsidRPr="004F73F7" w:rsidRDefault="004F73F7" w:rsidP="004F73F7">
      <w:pPr>
        <w:pStyle w:val="Bibliografa"/>
      </w:pPr>
      <w:r w:rsidRPr="004F73F7">
        <w:t xml:space="preserve">Funcionalidad. (2015, junio 7). </w:t>
      </w:r>
      <w:r w:rsidRPr="004F73F7">
        <w:rPr>
          <w:i/>
          <w:iCs/>
        </w:rPr>
        <w:t>gestion de la calidad del software - norma iso-9126</w:t>
      </w:r>
      <w:r w:rsidRPr="004F73F7">
        <w:t>. https://diplomadogestioncalidadsoftware2015.wordpress.com/norma-iso-9126/calidad-interna-y-externa/funcionalidad/</w:t>
      </w:r>
    </w:p>
    <w:p w14:paraId="034EE732" w14:textId="77777777" w:rsidR="004F73F7" w:rsidRPr="004F73F7" w:rsidRDefault="004F73F7" w:rsidP="004F73F7">
      <w:pPr>
        <w:pStyle w:val="Bibliografa"/>
      </w:pPr>
      <w:r w:rsidRPr="004F73F7">
        <w:rPr>
          <w:i/>
          <w:iCs/>
        </w:rPr>
        <w:t>GEOCUBA - EcuRed</w:t>
      </w:r>
      <w:r w:rsidRPr="004F73F7">
        <w:t>. (s. f.). Recuperado 9 de enero de 2024, de https://www.ecured.cu/GEOCUBA</w:t>
      </w:r>
    </w:p>
    <w:p w14:paraId="05080E68" w14:textId="77777777" w:rsidR="004F73F7" w:rsidRPr="004F73F7" w:rsidRDefault="004F73F7" w:rsidP="004F73F7">
      <w:pPr>
        <w:pStyle w:val="Bibliografa"/>
      </w:pPr>
      <w:r w:rsidRPr="004F73F7">
        <w:rPr>
          <w:i/>
          <w:iCs/>
        </w:rPr>
        <w:t>Herramientas informáticas—EcuRed</w:t>
      </w:r>
      <w:r w:rsidRPr="004F73F7">
        <w:t>. (s. f.). Recuperado 7 de enero de 2024, de https://www.ecured.cu/Herramientas_inform%C3%A1ticas</w:t>
      </w:r>
    </w:p>
    <w:p w14:paraId="211D69D4" w14:textId="77777777" w:rsidR="004F73F7" w:rsidRPr="004F73F7" w:rsidRDefault="004F73F7" w:rsidP="004F73F7">
      <w:pPr>
        <w:pStyle w:val="Bibliografa"/>
      </w:pPr>
      <w:r w:rsidRPr="004F73F7">
        <w:t xml:space="preserve">Hugues, R. T., &amp; López, L. C. (2010). Método para la estimación del transporte longitudinal de sedimentos en playas de arena. </w:t>
      </w:r>
      <w:r w:rsidRPr="004F73F7">
        <w:rPr>
          <w:i/>
          <w:iCs/>
        </w:rPr>
        <w:t>Revista Cubana de Ingeniería</w:t>
      </w:r>
      <w:r w:rsidRPr="004F73F7">
        <w:t xml:space="preserve">, </w:t>
      </w:r>
      <w:r w:rsidRPr="004F73F7">
        <w:rPr>
          <w:i/>
          <w:iCs/>
        </w:rPr>
        <w:t>1</w:t>
      </w:r>
      <w:r w:rsidRPr="004F73F7">
        <w:t>(1), 41-47.</w:t>
      </w:r>
    </w:p>
    <w:p w14:paraId="00719D69" w14:textId="77777777" w:rsidR="004F73F7" w:rsidRPr="004F73F7" w:rsidRDefault="004F73F7" w:rsidP="004F73F7">
      <w:pPr>
        <w:pStyle w:val="Bibliografa"/>
      </w:pPr>
      <w:r w:rsidRPr="004F73F7">
        <w:t xml:space="preserve">Medina, N. M. C. (s. f.). </w:t>
      </w:r>
      <w:r w:rsidRPr="004F73F7">
        <w:rPr>
          <w:i/>
          <w:iCs/>
        </w:rPr>
        <w:t>EL CAMBIO CLIMÁTICO Y SUS EFECTOS SOBRE LA SALUD HUMANA</w:t>
      </w:r>
      <w:r w:rsidRPr="004F73F7">
        <w:t>.</w:t>
      </w:r>
    </w:p>
    <w:p w14:paraId="21B0809A" w14:textId="77777777" w:rsidR="004F73F7" w:rsidRPr="004F73F7" w:rsidRDefault="004F73F7" w:rsidP="004F73F7">
      <w:pPr>
        <w:pStyle w:val="Bibliografa"/>
      </w:pPr>
      <w:r w:rsidRPr="004F73F7">
        <w:t xml:space="preserve">Meza Sandoval, J. J., &amp; Valverde Llanos, A. E. (s. f.). </w:t>
      </w:r>
      <w:r w:rsidRPr="004F73F7">
        <w:rPr>
          <w:i/>
          <w:iCs/>
        </w:rPr>
        <w:t>Propuesta de diseño de rompeolas como protección de la costa contra la erosión por efecto del oleaje en la playa La Herradura</w:t>
      </w:r>
      <w:r w:rsidRPr="004F73F7">
        <w:t>.</w:t>
      </w:r>
    </w:p>
    <w:p w14:paraId="0B425FAA" w14:textId="77777777" w:rsidR="004F73F7" w:rsidRPr="004F73F7" w:rsidRDefault="004F73F7" w:rsidP="004F73F7">
      <w:pPr>
        <w:pStyle w:val="Bibliografa"/>
      </w:pPr>
      <w:r w:rsidRPr="004F73F7">
        <w:rPr>
          <w:i/>
          <w:iCs/>
          <w:lang w:val="en-US"/>
        </w:rPr>
        <w:t>MIKE 21/3 Sand Transport</w:t>
      </w:r>
      <w:r w:rsidRPr="004F73F7">
        <w:rPr>
          <w:lang w:val="en-US"/>
        </w:rPr>
        <w:t xml:space="preserve">. (s. f.). </w:t>
      </w:r>
      <w:r w:rsidRPr="004F73F7">
        <w:t>Recuperado 7 de febrero de 2024, de https://www.mikepoweredbydhi.com/products/mike-21/Sediments/sand-transport</w:t>
      </w:r>
    </w:p>
    <w:p w14:paraId="0C5CBD93" w14:textId="77777777" w:rsidR="004F73F7" w:rsidRPr="004F73F7" w:rsidRDefault="004F73F7" w:rsidP="004F73F7">
      <w:pPr>
        <w:pStyle w:val="Bibliografa"/>
      </w:pPr>
      <w:r w:rsidRPr="004F73F7">
        <w:t xml:space="preserve">Monción Rodríguez, C. L. (2023). </w:t>
      </w:r>
      <w:r w:rsidRPr="004F73F7">
        <w:rPr>
          <w:i/>
          <w:iCs/>
        </w:rPr>
        <w:t>Diseño e implementación de una plataforma y API para la enseñanza de la tecnología REST</w:t>
      </w:r>
      <w:r w:rsidRPr="004F73F7">
        <w:t>.</w:t>
      </w:r>
    </w:p>
    <w:p w14:paraId="5CE16873" w14:textId="77777777" w:rsidR="004F73F7" w:rsidRPr="004F73F7" w:rsidRDefault="004F73F7" w:rsidP="004F73F7">
      <w:pPr>
        <w:pStyle w:val="Bibliografa"/>
      </w:pPr>
      <w:r w:rsidRPr="004F73F7">
        <w:rPr>
          <w:lang w:val="en-US"/>
        </w:rPr>
        <w:lastRenderedPageBreak/>
        <w:t xml:space="preserve">Myers, G. J., Sandler, C., &amp; Badgett, T. (2011). </w:t>
      </w:r>
      <w:r w:rsidRPr="004F73F7">
        <w:rPr>
          <w:i/>
          <w:iCs/>
          <w:lang w:val="en-US"/>
        </w:rPr>
        <w:t>The art of software testing</w:t>
      </w:r>
      <w:r w:rsidRPr="004F73F7">
        <w:rPr>
          <w:lang w:val="en-US"/>
        </w:rPr>
        <w:t xml:space="preserve">. </w:t>
      </w:r>
      <w:r w:rsidRPr="004F73F7">
        <w:t>John Wiley &amp; Sons.</w:t>
      </w:r>
    </w:p>
    <w:p w14:paraId="4E70D885" w14:textId="77777777" w:rsidR="004F73F7" w:rsidRPr="004F73F7" w:rsidRDefault="004F73F7" w:rsidP="004F73F7">
      <w:pPr>
        <w:pStyle w:val="Bibliografa"/>
      </w:pPr>
      <w:r w:rsidRPr="004F73F7">
        <w:rPr>
          <w:i/>
          <w:iCs/>
        </w:rPr>
        <w:t>Nueva norma legal por la preservación de las costas cubanas—Juventud Rebelde—Diario de la juventud cubana</w:t>
      </w:r>
      <w:r w:rsidRPr="004F73F7">
        <w:t>. (s. f.). Recuperado 15 de abril de 2024, de https://www.juventudrebelde.cu/ciencia-tecnica/2023-12-07/acertada-interrelacion-entre-las-entidades-y-rigor-en-el-control-contribuiran-al-exito-de-la-nueva-norma-legal-relativa-a-las-costas-cubanas</w:t>
      </w:r>
    </w:p>
    <w:p w14:paraId="5A2F50DD" w14:textId="77777777" w:rsidR="004F73F7" w:rsidRPr="004F73F7" w:rsidRDefault="004F73F7" w:rsidP="004F73F7">
      <w:pPr>
        <w:pStyle w:val="Bibliografa"/>
      </w:pPr>
      <w:r w:rsidRPr="004F73F7">
        <w:t xml:space="preserve">Pérez, J. E. (2019). </w:t>
      </w:r>
      <w:r w:rsidRPr="004F73F7">
        <w:rPr>
          <w:i/>
          <w:iCs/>
        </w:rPr>
        <w:t>Introduccion a JavaScript</w:t>
      </w:r>
      <w:r w:rsidRPr="004F73F7">
        <w:t>.</w:t>
      </w:r>
    </w:p>
    <w:p w14:paraId="643E135D" w14:textId="77777777" w:rsidR="004F73F7" w:rsidRPr="004F73F7" w:rsidRDefault="004F73F7" w:rsidP="004F73F7">
      <w:pPr>
        <w:pStyle w:val="Bibliografa"/>
      </w:pPr>
      <w:r w:rsidRPr="004F73F7">
        <w:rPr>
          <w:i/>
          <w:iCs/>
        </w:rPr>
        <w:t>Programación Extrema—PDF Descargar libre</w:t>
      </w:r>
      <w:r w:rsidRPr="004F73F7">
        <w:t>. (s. f.). Recuperado 7 de enero de 2024, de https://docplayer.es/1647643-Programacion-extrema.html</w:t>
      </w:r>
    </w:p>
    <w:p w14:paraId="3C79B1E6" w14:textId="77777777" w:rsidR="004F73F7" w:rsidRPr="004F73F7" w:rsidRDefault="004F73F7" w:rsidP="004F73F7">
      <w:pPr>
        <w:pStyle w:val="Bibliografa"/>
      </w:pPr>
      <w:r w:rsidRPr="004F73F7">
        <w:rPr>
          <w:i/>
          <w:iCs/>
        </w:rPr>
        <w:t>Pruebas de Software: Historia y Evolución</w:t>
      </w:r>
      <w:r w:rsidRPr="004F73F7">
        <w:t>. (s. f.). Recuperado 26 de junio de 2024, de https://www.fyccorp.com/articulo-pruebas-de-software:-historia-y-evolucion</w:t>
      </w:r>
    </w:p>
    <w:p w14:paraId="23AA999A" w14:textId="77777777" w:rsidR="004F73F7" w:rsidRPr="004F73F7" w:rsidRDefault="004F73F7" w:rsidP="004F73F7">
      <w:pPr>
        <w:pStyle w:val="Bibliografa"/>
      </w:pPr>
      <w:r w:rsidRPr="004F73F7">
        <w:rPr>
          <w:i/>
          <w:iCs/>
        </w:rPr>
        <w:t>Qué es Visual Studio Code y qué ventajas ofrece</w:t>
      </w:r>
      <w:r w:rsidRPr="004F73F7">
        <w:t>. (2022, julio 22). OpenWebinars.net. https://openwebinars.net/blog/que-es-visual-studio-code-y-que-ventajas-ofrece/</w:t>
      </w:r>
    </w:p>
    <w:p w14:paraId="62D362A3" w14:textId="77777777" w:rsidR="004F73F7" w:rsidRPr="004F73F7" w:rsidRDefault="004F73F7" w:rsidP="004F73F7">
      <w:pPr>
        <w:pStyle w:val="Bibliografa"/>
      </w:pPr>
      <w:r w:rsidRPr="004F73F7">
        <w:rPr>
          <w:i/>
          <w:iCs/>
        </w:rPr>
        <w:t>¿Qué son los Servicios Web (Web Services)? – Jorge Ocampos</w:t>
      </w:r>
      <w:r w:rsidRPr="004F73F7">
        <w:t>. (s. f.). Recuperado 6 de septiembre de 2024, de https://jorgeocampos.blog/2023/12/18/servicios-web/</w:t>
      </w:r>
    </w:p>
    <w:p w14:paraId="627C022C" w14:textId="77777777" w:rsidR="004F73F7" w:rsidRPr="004F73F7" w:rsidRDefault="004F73F7" w:rsidP="004F73F7">
      <w:pPr>
        <w:pStyle w:val="Bibliografa"/>
      </w:pPr>
      <w:r w:rsidRPr="004F73F7">
        <w:t xml:space="preserve">Romero García, W. R. (2022). </w:t>
      </w:r>
      <w:r w:rsidRPr="004F73F7">
        <w:rPr>
          <w:i/>
          <w:iCs/>
        </w:rPr>
        <w:t>Análisis comparativo de los lenguajes de programación NODE JS y asp. Net para un sistema de registro de la “farmacia tu ahorro” en la ciudad de Babahoyo.</w:t>
      </w:r>
      <w:r w:rsidRPr="004F73F7">
        <w:t xml:space="preserve"> Babahoyo: UTB-FAFI. 2022.</w:t>
      </w:r>
    </w:p>
    <w:p w14:paraId="4A6C2E98" w14:textId="77777777" w:rsidR="004F73F7" w:rsidRPr="004F73F7" w:rsidRDefault="004F73F7" w:rsidP="004F73F7">
      <w:pPr>
        <w:pStyle w:val="Bibliografa"/>
      </w:pPr>
      <w:r w:rsidRPr="004F73F7">
        <w:rPr>
          <w:i/>
          <w:iCs/>
        </w:rPr>
        <w:lastRenderedPageBreak/>
        <w:t>Sistema de Gestión: Qué es y por qué es tan importante</w:t>
      </w:r>
      <w:r w:rsidRPr="004F73F7">
        <w:t>. (s. f.). Recuperado 22 de abril de 2024, de https://www.unifikas.com/es/noticias/sistema-de-gestion-que-es-y-por-que-es-tan-importante</w:t>
      </w:r>
    </w:p>
    <w:p w14:paraId="33446A8A" w14:textId="77777777" w:rsidR="004F73F7" w:rsidRPr="004F73F7" w:rsidRDefault="004F73F7" w:rsidP="004F73F7">
      <w:pPr>
        <w:pStyle w:val="Bibliografa"/>
      </w:pPr>
      <w:r w:rsidRPr="004F73F7">
        <w:rPr>
          <w:i/>
          <w:iCs/>
        </w:rPr>
        <w:t>Tecnología—Concepto, tipos, ejemplos, evolución, características</w:t>
      </w:r>
      <w:r w:rsidRPr="004F73F7">
        <w:t>. (s. f.). Recuperado 7 de enero de 2024, de https://concepto.de/tecnologia/#ixzz8O8i9AU6q</w:t>
      </w:r>
    </w:p>
    <w:p w14:paraId="62B80A7F" w14:textId="77777777" w:rsidR="004F73F7" w:rsidRPr="004F73F7" w:rsidRDefault="004F73F7" w:rsidP="004F73F7">
      <w:pPr>
        <w:pStyle w:val="Bibliografa"/>
      </w:pPr>
      <w:r w:rsidRPr="004F73F7">
        <w:t xml:space="preserve">Velepucha, V., Flores, P., &amp; Torres, J. (2019). MOMMIV: Modelo para descomposición de una arquitectura monolítica hacia una arquitectura de microservicios bajo el Principio de Ocultación de Información. </w:t>
      </w:r>
      <w:r w:rsidRPr="004F73F7">
        <w:rPr>
          <w:i/>
          <w:iCs/>
        </w:rPr>
        <w:t>Revista Ibérica de Sistemas e Tecnologias de Informação</w:t>
      </w:r>
      <w:r w:rsidRPr="004F73F7">
        <w:t xml:space="preserve">, </w:t>
      </w:r>
      <w:r w:rsidRPr="004F73F7">
        <w:rPr>
          <w:i/>
          <w:iCs/>
        </w:rPr>
        <w:t>E17</w:t>
      </w:r>
      <w:r w:rsidRPr="004F73F7">
        <w:t>, 1000-1009.</w:t>
      </w:r>
    </w:p>
    <w:p w14:paraId="49778639" w14:textId="77777777" w:rsidR="004F73F7" w:rsidRPr="004F73F7" w:rsidRDefault="004F73F7" w:rsidP="004F73F7">
      <w:pPr>
        <w:pStyle w:val="Bibliografa"/>
      </w:pPr>
      <w:r w:rsidRPr="004F73F7">
        <w:t xml:space="preserve">Vidal Domínguez, M. (2021). </w:t>
      </w:r>
      <w:r w:rsidRPr="004F73F7">
        <w:rPr>
          <w:i/>
          <w:iCs/>
        </w:rPr>
        <w:t>Desarrollo de una app multiplataforma para la generación y almacenamiento de contraseñas seguras</w:t>
      </w:r>
      <w:r w:rsidRPr="004F73F7">
        <w:t>. Universitat Politècnica de València.</w:t>
      </w:r>
    </w:p>
    <w:p w14:paraId="09651B9E" w14:textId="77777777" w:rsidR="004F73F7" w:rsidRPr="004F73F7" w:rsidRDefault="004F73F7" w:rsidP="004F73F7">
      <w:pPr>
        <w:pStyle w:val="Bibliografa"/>
      </w:pPr>
      <w:r w:rsidRPr="004F73F7">
        <w:t xml:space="preserve">Westreicher, G. (2020, agosto 7). </w:t>
      </w:r>
      <w:r w:rsidRPr="004F73F7">
        <w:rPr>
          <w:i/>
          <w:iCs/>
        </w:rPr>
        <w:t>¿Qué es la gestión? Para qué sirve, pasos a seguir y tipos</w:t>
      </w:r>
      <w:r w:rsidRPr="004F73F7">
        <w:t>. Economipedia. https://economipedia.com/definiciones/gestion.html</w:t>
      </w:r>
    </w:p>
    <w:p w14:paraId="27A8B42F" w14:textId="6419E0DE"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bookmarkEnd w:id="76"/>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itoCode" w:date="2025-01-27T18:49:00Z" w:initials="T">
    <w:p w14:paraId="505CADB7" w14:textId="7EB973C6" w:rsidR="00D43114" w:rsidRDefault="00D43114">
      <w:pPr>
        <w:pStyle w:val="Textocomentario"/>
      </w:pPr>
      <w:r>
        <w:rPr>
          <w:rStyle w:val="Refdecomentario"/>
        </w:rPr>
        <w:annotationRef/>
      </w:r>
      <w:r>
        <w:t>Nuevo Titulo cumple con la norma de 15 palabras</w:t>
      </w:r>
    </w:p>
  </w:comment>
  <w:comment w:id="2" w:author="TitoCode" w:date="2025-01-27T19:02:00Z" w:initials="T">
    <w:p w14:paraId="0E6A129F" w14:textId="1EC5EA0F" w:rsidR="004111F7" w:rsidRDefault="004111F7">
      <w:pPr>
        <w:pStyle w:val="Textocomentario"/>
      </w:pPr>
      <w:r>
        <w:rPr>
          <w:rStyle w:val="Refdecomentario"/>
        </w:rPr>
        <w:annotationRef/>
      </w:r>
      <w:r>
        <w:t>Nuevo Resumen</w:t>
      </w:r>
    </w:p>
  </w:comment>
  <w:comment w:id="4" w:author="TitoCode" w:date="2025-01-27T19:06:00Z" w:initials="T">
    <w:p w14:paraId="6832E015" w14:textId="7BE03A0C" w:rsidR="004111F7" w:rsidRDefault="004111F7">
      <w:pPr>
        <w:pStyle w:val="Textocomentario"/>
      </w:pPr>
      <w:r>
        <w:rPr>
          <w:rStyle w:val="Refdecomentario"/>
        </w:rPr>
        <w:annotationRef/>
      </w:r>
      <w:r>
        <w:t>Cambios en la introduccion</w:t>
      </w:r>
    </w:p>
  </w:comment>
  <w:comment w:id="5" w:author="TitoCode" w:date="2025-01-27T19:06:00Z" w:initials="T">
    <w:p w14:paraId="341EB064" w14:textId="32B013F1" w:rsidR="004111F7" w:rsidRDefault="004111F7">
      <w:pPr>
        <w:pStyle w:val="Textocomentario"/>
      </w:pPr>
      <w:r>
        <w:rPr>
          <w:rStyle w:val="Refdecomentario"/>
        </w:rPr>
        <w:annotationRef/>
      </w:r>
      <w:r>
        <w:t>Problema de investigación objeto de estudio y campo de accion</w:t>
      </w:r>
    </w:p>
  </w:comment>
  <w:comment w:id="8" w:author="Dionis" w:date="2024-12-10T06:38:00Z" w:initials="D">
    <w:p w14:paraId="6D2B099A" w14:textId="77777777" w:rsidR="00950A12" w:rsidRDefault="00950A12">
      <w:pPr>
        <w:pStyle w:val="Textocomentario"/>
      </w:pPr>
      <w:r>
        <w:rPr>
          <w:rStyle w:val="Refdecomentario"/>
        </w:rPr>
        <w:annotationRef/>
      </w:r>
      <w:r>
        <w:t xml:space="preserve">Aquí faltan los objetivos específicos, los métodos empleados en la investigación, la hipótesis. </w:t>
      </w:r>
    </w:p>
    <w:p w14:paraId="04CBA19C" w14:textId="77777777" w:rsidR="00950A12" w:rsidRDefault="00950A12">
      <w:pPr>
        <w:pStyle w:val="Textocomentario"/>
      </w:pPr>
    </w:p>
    <w:p w14:paraId="7C5C7095" w14:textId="3120E194" w:rsidR="00950A12" w:rsidRDefault="00950A12">
      <w:pPr>
        <w:pStyle w:val="Textocomentario"/>
      </w:pPr>
      <w:r>
        <w:t>REVISAR otras tesis.</w:t>
      </w:r>
    </w:p>
  </w:comment>
  <w:comment w:id="14" w:author="Dionis" w:date="2024-12-10T06:40:00Z" w:initials="D">
    <w:p w14:paraId="59162BBD" w14:textId="287D7FAE" w:rsidR="00026F9E" w:rsidRDefault="00026F9E">
      <w:pPr>
        <w:pStyle w:val="Textocomentario"/>
      </w:pPr>
      <w:r>
        <w:rPr>
          <w:rStyle w:val="Refdecomentario"/>
        </w:rPr>
        <w:annotationRef/>
      </w:r>
      <w:r>
        <w:t>Aquí creo que puedes hablar mas sobre las formulas que usaras para el calculo de sedimentos y sus referencias históricas y comparadas.</w:t>
      </w:r>
    </w:p>
  </w:comment>
  <w:comment w:id="17" w:author="Dionis" w:date="2024-12-10T06:38:00Z" w:initials="D">
    <w:p w14:paraId="711BE573" w14:textId="3BDDBDEB" w:rsidR="00026F9E" w:rsidRDefault="00026F9E">
      <w:pPr>
        <w:pStyle w:val="Textocomentario"/>
      </w:pPr>
      <w:r>
        <w:rPr>
          <w:rStyle w:val="Refdecomentario"/>
        </w:rPr>
        <w:annotationRef/>
      </w:r>
      <w:r>
        <w:t>Poner al pie de pagina la url a la pagina de la empresa, hacer asi con el resto.</w:t>
      </w:r>
    </w:p>
  </w:comment>
  <w:comment w:id="18" w:author="TitoCode" w:date="2024-12-16T09:17:00Z" w:initials="T">
    <w:p w14:paraId="07BE41C3" w14:textId="485E563F" w:rsidR="008A34E4" w:rsidRDefault="008A34E4">
      <w:pPr>
        <w:pStyle w:val="Textocomentario"/>
      </w:pPr>
      <w:r>
        <w:rPr>
          <w:rStyle w:val="Refdecomentario"/>
        </w:rPr>
        <w:annotationRef/>
      </w:r>
      <w:r>
        <w:t>logtado</w:t>
      </w:r>
    </w:p>
  </w:comment>
  <w:comment w:id="19" w:author="Dionis" w:date="2024-12-10T06:39:00Z" w:initials="D">
    <w:p w14:paraId="5E6C0077" w14:textId="3561EE9B" w:rsidR="00026F9E" w:rsidRDefault="00026F9E">
      <w:pPr>
        <w:pStyle w:val="Textocomentario"/>
      </w:pPr>
      <w:r>
        <w:rPr>
          <w:rStyle w:val="Refdecomentario"/>
        </w:rPr>
        <w:annotationRef/>
      </w:r>
      <w:r>
        <w:t>Revisar la identacion en todo el documento.</w:t>
      </w:r>
    </w:p>
  </w:comment>
  <w:comment w:id="20" w:author="TitoCode" w:date="2024-12-16T09:21:00Z" w:initials="T">
    <w:p w14:paraId="33F7FDFE" w14:textId="0157845E" w:rsidR="0090456B" w:rsidRDefault="0090456B">
      <w:pPr>
        <w:pStyle w:val="Textocomentario"/>
      </w:pPr>
      <w:r>
        <w:rPr>
          <w:rStyle w:val="Refdecomentario"/>
        </w:rPr>
        <w:annotationRef/>
      </w:r>
      <w:r w:rsidR="007F572D">
        <w:t>Logrado</w:t>
      </w:r>
    </w:p>
  </w:comment>
  <w:comment w:id="21" w:author="Dionis" w:date="2024-12-10T06:39:00Z" w:initials="D">
    <w:p w14:paraId="72EC61E3" w14:textId="51BE3120" w:rsidR="00026F9E" w:rsidRDefault="00026F9E">
      <w:pPr>
        <w:pStyle w:val="Textocomentario"/>
      </w:pPr>
      <w:r>
        <w:rPr>
          <w:rStyle w:val="Refdecomentario"/>
        </w:rPr>
        <w:annotationRef/>
      </w:r>
      <w:r>
        <w:t>Porque es costoso</w:t>
      </w:r>
    </w:p>
  </w:comment>
  <w:comment w:id="33" w:author="Dionis" w:date="2024-12-10T06:40:00Z" w:initials="D">
    <w:p w14:paraId="086F8487" w14:textId="2767EDAF" w:rsidR="00026F9E" w:rsidRDefault="00026F9E">
      <w:pPr>
        <w:pStyle w:val="Textocomentario"/>
      </w:pPr>
      <w:r>
        <w:rPr>
          <w:rStyle w:val="Refdecomentario"/>
        </w:rPr>
        <w:annotationRef/>
      </w:r>
      <w:r>
        <w:t>Revisar el estilo de la letra y que sea homogene en todo el documento.</w:t>
      </w:r>
    </w:p>
  </w:comment>
  <w:comment w:id="34" w:author="TitoCode" w:date="2024-12-16T09:30:00Z" w:initials="T">
    <w:p w14:paraId="66258C1F" w14:textId="282665D1" w:rsidR="00B9289B" w:rsidRDefault="00B9289B">
      <w:pPr>
        <w:pStyle w:val="Textocomentario"/>
      </w:pPr>
      <w:r>
        <w:rPr>
          <w:rStyle w:val="Refdecomentario"/>
        </w:rPr>
        <w:annotationRef/>
      </w:r>
      <w:r>
        <w:t>Logrado</w:t>
      </w:r>
    </w:p>
  </w:comment>
  <w:comment w:id="55" w:author="TitoCode" w:date="2024-12-16T09:44:00Z" w:initials="T">
    <w:p w14:paraId="1A7EA011" w14:textId="1AE19BE5" w:rsidR="00E2712B" w:rsidRDefault="00E2712B">
      <w:pPr>
        <w:pStyle w:val="Textocomentario"/>
      </w:pPr>
      <w:r>
        <w:rPr>
          <w:rStyle w:val="Refdecomentario"/>
        </w:rPr>
        <w:annotationRef/>
      </w:r>
      <w:r>
        <w:t xml:space="preserve">Se cambio Usuario por Trabajador.. Usuarios son todos </w:t>
      </w:r>
    </w:p>
  </w:comment>
  <w:comment w:id="65" w:author="Dionis" w:date="2024-12-10T06:42:00Z" w:initials="D">
    <w:p w14:paraId="57425266" w14:textId="77777777" w:rsidR="0075228F" w:rsidRDefault="0075228F">
      <w:pPr>
        <w:pStyle w:val="Textocomentario"/>
      </w:pPr>
      <w:r>
        <w:rPr>
          <w:rStyle w:val="Refdecomentario"/>
        </w:rPr>
        <w:annotationRef/>
      </w:r>
      <w:r>
        <w:t>El sistema debe</w:t>
      </w:r>
    </w:p>
    <w:p w14:paraId="4B2686CF" w14:textId="77777777" w:rsidR="0075228F" w:rsidRDefault="0075228F">
      <w:pPr>
        <w:pStyle w:val="Textocomentario"/>
      </w:pPr>
    </w:p>
    <w:p w14:paraId="56897131" w14:textId="77777777" w:rsidR="0075228F" w:rsidRDefault="0075228F">
      <w:pPr>
        <w:pStyle w:val="Textocomentario"/>
      </w:pPr>
      <w:r>
        <w:t>Esto de esta forma dejarlo para las Historias de Usario</w:t>
      </w:r>
    </w:p>
    <w:p w14:paraId="2951942D" w14:textId="77777777" w:rsidR="0075228F" w:rsidRDefault="0075228F">
      <w:pPr>
        <w:pStyle w:val="Textocomentario"/>
      </w:pPr>
    </w:p>
    <w:p w14:paraId="7EA74B4A" w14:textId="31B718E9" w:rsidR="0075228F" w:rsidRDefault="0075228F">
      <w:pPr>
        <w:pStyle w:val="Textocomentario"/>
      </w:pPr>
      <w:r>
        <w:t>REVISAR otras tesis.</w:t>
      </w:r>
    </w:p>
  </w:comment>
  <w:comment w:id="66" w:author="TitoCode" w:date="2024-12-16T09:42:00Z" w:initials="T">
    <w:p w14:paraId="7542B0AB" w14:textId="02D51243" w:rsidR="00B56525" w:rsidRDefault="00B56525">
      <w:pPr>
        <w:pStyle w:val="Textocomentario"/>
      </w:pPr>
      <w:r>
        <w:rPr>
          <w:rStyle w:val="Refdecomentario"/>
        </w:rPr>
        <w:annotationRef/>
      </w:r>
      <w:r>
        <w:t>Logrado</w:t>
      </w:r>
    </w:p>
  </w:comment>
  <w:comment w:id="67" w:author="Dionis" w:date="2024-12-10T06:42:00Z" w:initials="D">
    <w:p w14:paraId="2BECFD85" w14:textId="77777777" w:rsidR="007D13A1" w:rsidRDefault="007D13A1" w:rsidP="007D13A1">
      <w:pPr>
        <w:pStyle w:val="Textocomentario"/>
      </w:pPr>
      <w:r>
        <w:rPr>
          <w:rStyle w:val="Refdecomentario"/>
        </w:rPr>
        <w:annotationRef/>
      </w:r>
      <w:r>
        <w:t>El sistema debe</w:t>
      </w:r>
    </w:p>
    <w:p w14:paraId="3DC69595" w14:textId="77777777" w:rsidR="007D13A1" w:rsidRDefault="007D13A1" w:rsidP="007D13A1">
      <w:pPr>
        <w:pStyle w:val="Textocomentario"/>
      </w:pPr>
    </w:p>
    <w:p w14:paraId="06654CCD" w14:textId="77777777" w:rsidR="007D13A1" w:rsidRDefault="007D13A1" w:rsidP="007D13A1">
      <w:pPr>
        <w:pStyle w:val="Textocomentario"/>
      </w:pPr>
      <w:r>
        <w:t>Esto de esta forma dejarlo para las Historias de Usario</w:t>
      </w:r>
    </w:p>
    <w:p w14:paraId="773FF583" w14:textId="77777777" w:rsidR="007D13A1" w:rsidRDefault="007D13A1" w:rsidP="007D13A1">
      <w:pPr>
        <w:pStyle w:val="Textocomentario"/>
      </w:pPr>
    </w:p>
    <w:p w14:paraId="6BBAA6C3" w14:textId="77777777" w:rsidR="007D13A1" w:rsidRDefault="007D13A1" w:rsidP="007D13A1">
      <w:pPr>
        <w:pStyle w:val="Textocomentario"/>
      </w:pPr>
      <w:r>
        <w:t>REVISAR otras tesis.</w:t>
      </w:r>
    </w:p>
  </w:comment>
  <w:comment w:id="68" w:author="TitoCode" w:date="2024-12-16T09:39:00Z" w:initials="T">
    <w:p w14:paraId="74F2875F" w14:textId="6930D742" w:rsidR="007D13A1" w:rsidRDefault="007D13A1">
      <w:pPr>
        <w:pStyle w:val="Textocomentario"/>
      </w:pPr>
      <w:r>
        <w:rPr>
          <w:rStyle w:val="Refdecomentario"/>
        </w:rPr>
        <w:annotationRef/>
      </w:r>
      <w:r>
        <w:t>Logrado</w:t>
      </w:r>
    </w:p>
  </w:comment>
  <w:comment w:id="69" w:author="Dionis" w:date="2024-12-10T06:42:00Z" w:initials="D">
    <w:p w14:paraId="614DC6FF" w14:textId="77777777" w:rsidR="007D13A1" w:rsidRDefault="007D13A1" w:rsidP="007D13A1">
      <w:pPr>
        <w:pStyle w:val="Textocomentario"/>
      </w:pPr>
      <w:r>
        <w:rPr>
          <w:rStyle w:val="Refdecomentario"/>
        </w:rPr>
        <w:annotationRef/>
      </w:r>
      <w:r>
        <w:t>El sistema debe</w:t>
      </w:r>
    </w:p>
    <w:p w14:paraId="7FD80777" w14:textId="77777777" w:rsidR="007D13A1" w:rsidRDefault="007D13A1" w:rsidP="007D13A1">
      <w:pPr>
        <w:pStyle w:val="Textocomentario"/>
      </w:pPr>
    </w:p>
    <w:p w14:paraId="1DA3507A" w14:textId="77777777" w:rsidR="007D13A1" w:rsidRDefault="007D13A1" w:rsidP="007D13A1">
      <w:pPr>
        <w:pStyle w:val="Textocomentario"/>
      </w:pPr>
      <w:r>
        <w:t>Esto de esta forma dejarlo para las Historias de Usario</w:t>
      </w:r>
    </w:p>
    <w:p w14:paraId="1D530FB2" w14:textId="77777777" w:rsidR="007D13A1" w:rsidRDefault="007D13A1" w:rsidP="007D13A1">
      <w:pPr>
        <w:pStyle w:val="Textocomentario"/>
      </w:pPr>
    </w:p>
    <w:p w14:paraId="168DDC0F" w14:textId="77777777" w:rsidR="007D13A1" w:rsidRDefault="007D13A1" w:rsidP="007D13A1">
      <w:pPr>
        <w:pStyle w:val="Textocomentario"/>
      </w:pPr>
      <w:r>
        <w:t>REVISAR otras tesis.</w:t>
      </w:r>
    </w:p>
  </w:comment>
  <w:comment w:id="70" w:author="TitoCode" w:date="2024-12-16T09:38:00Z" w:initials="T">
    <w:p w14:paraId="50548355" w14:textId="68B4A388" w:rsidR="007D13A1" w:rsidRDefault="007D13A1">
      <w:pPr>
        <w:pStyle w:val="Textocomentario"/>
      </w:pPr>
      <w:r>
        <w:rPr>
          <w:rStyle w:val="Refdecomentario"/>
        </w:rPr>
        <w:annotationRef/>
      </w:r>
      <w:r>
        <w:t>Logrado</w:t>
      </w:r>
    </w:p>
  </w:comment>
  <w:comment w:id="73" w:author="Dionis" w:date="2024-12-10T06:42:00Z" w:initials="D">
    <w:p w14:paraId="17AF30BB" w14:textId="553D646C" w:rsidR="008944CC" w:rsidRDefault="008944CC">
      <w:pPr>
        <w:pStyle w:val="Textocomentario"/>
      </w:pPr>
      <w:r>
        <w:rPr>
          <w:rStyle w:val="Refdecomentario"/>
        </w:rPr>
        <w:annotationRef/>
      </w:r>
      <w:r>
        <w:t>Eso es el capitulo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5CADB7" w15:done="0"/>
  <w15:commentEx w15:paraId="0E6A129F" w15:done="0"/>
  <w15:commentEx w15:paraId="6832E015" w15:done="0"/>
  <w15:commentEx w15:paraId="341EB064" w15:done="0"/>
  <w15:commentEx w15:paraId="7C5C7095" w15:done="0"/>
  <w15:commentEx w15:paraId="59162BBD" w15:done="0"/>
  <w15:commentEx w15:paraId="711BE573" w15:done="0"/>
  <w15:commentEx w15:paraId="07BE41C3" w15:paraIdParent="711BE573" w15:done="0"/>
  <w15:commentEx w15:paraId="5E6C0077" w15:done="0"/>
  <w15:commentEx w15:paraId="33F7FDFE" w15:paraIdParent="5E6C0077" w15:done="0"/>
  <w15:commentEx w15:paraId="72EC61E3" w15:done="0"/>
  <w15:commentEx w15:paraId="086F8487" w15:done="0"/>
  <w15:commentEx w15:paraId="66258C1F" w15:paraIdParent="086F8487" w15:done="0"/>
  <w15:commentEx w15:paraId="1A7EA011" w15:done="0"/>
  <w15:commentEx w15:paraId="7EA74B4A" w15:done="0"/>
  <w15:commentEx w15:paraId="7542B0AB" w15:paraIdParent="7EA74B4A" w15:done="0"/>
  <w15:commentEx w15:paraId="6BBAA6C3" w15:done="0"/>
  <w15:commentEx w15:paraId="74F2875F" w15:paraIdParent="6BBAA6C3" w15:done="0"/>
  <w15:commentEx w15:paraId="168DDC0F" w15:done="0"/>
  <w15:commentEx w15:paraId="50548355" w15:paraIdParent="168DDC0F" w15:done="0"/>
  <w15:commentEx w15:paraId="17AF3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4253B7" w16cex:dateUtc="2025-01-27T23:49:00Z"/>
  <w16cex:commentExtensible w16cex:durableId="2B4256BD" w16cex:dateUtc="2025-01-28T00:02:00Z"/>
  <w16cex:commentExtensible w16cex:durableId="2B4257B3" w16cex:dateUtc="2025-01-28T00:06:00Z"/>
  <w16cex:commentExtensible w16cex:durableId="2B4257C7" w16cex:dateUtc="2025-01-28T00:06:00Z"/>
  <w16cex:commentExtensible w16cex:durableId="3BE69445" w16cex:dateUtc="2024-12-10T11:38:00Z"/>
  <w16cex:commentExtensible w16cex:durableId="2C4DEDAA" w16cex:dateUtc="2024-12-10T11:40:00Z"/>
  <w16cex:commentExtensible w16cex:durableId="4C6AEBAE" w16cex:dateUtc="2024-12-10T11:38:00Z"/>
  <w16cex:commentExtensible w16cex:durableId="2B0A6E9C" w16cex:dateUtc="2024-12-16T14:17:00Z"/>
  <w16cex:commentExtensible w16cex:durableId="0A4B755D" w16cex:dateUtc="2024-12-10T11:39:00Z"/>
  <w16cex:commentExtensible w16cex:durableId="2B0A6FAA" w16cex:dateUtc="2024-12-16T14:21:00Z"/>
  <w16cex:commentExtensible w16cex:durableId="57489D70" w16cex:dateUtc="2024-12-10T11:39:00Z"/>
  <w16cex:commentExtensible w16cex:durableId="1C85B6E0" w16cex:dateUtc="2024-12-10T11:40:00Z"/>
  <w16cex:commentExtensible w16cex:durableId="2B0A71D2" w16cex:dateUtc="2024-12-16T14:30:00Z"/>
  <w16cex:commentExtensible w16cex:durableId="2B0A750F" w16cex:dateUtc="2024-12-16T14:44:00Z"/>
  <w16cex:commentExtensible w16cex:durableId="01D79DAE" w16cex:dateUtc="2024-12-10T11:42:00Z"/>
  <w16cex:commentExtensible w16cex:durableId="2B0A7491" w16cex:dateUtc="2024-12-16T14:42:00Z"/>
  <w16cex:commentExtensible w16cex:durableId="2B0A728C" w16cex:dateUtc="2024-12-10T11:42:00Z"/>
  <w16cex:commentExtensible w16cex:durableId="2B0A73B6" w16cex:dateUtc="2024-12-16T14:39:00Z"/>
  <w16cex:commentExtensible w16cex:durableId="2B0A72CF" w16cex:dateUtc="2024-12-10T11:42:00Z"/>
  <w16cex:commentExtensible w16cex:durableId="2B0A73AF" w16cex:dateUtc="2024-12-16T14:38:00Z"/>
  <w16cex:commentExtensible w16cex:durableId="7FB1B1B0" w16cex:dateUtc="2024-12-10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5CADB7" w16cid:durableId="2B4253B7"/>
  <w16cid:commentId w16cid:paraId="0E6A129F" w16cid:durableId="2B4256BD"/>
  <w16cid:commentId w16cid:paraId="6832E015" w16cid:durableId="2B4257B3"/>
  <w16cid:commentId w16cid:paraId="341EB064" w16cid:durableId="2B4257C7"/>
  <w16cid:commentId w16cid:paraId="7C5C7095" w16cid:durableId="3BE69445"/>
  <w16cid:commentId w16cid:paraId="59162BBD" w16cid:durableId="2C4DEDAA"/>
  <w16cid:commentId w16cid:paraId="711BE573" w16cid:durableId="4C6AEBAE"/>
  <w16cid:commentId w16cid:paraId="07BE41C3" w16cid:durableId="2B0A6E9C"/>
  <w16cid:commentId w16cid:paraId="5E6C0077" w16cid:durableId="0A4B755D"/>
  <w16cid:commentId w16cid:paraId="33F7FDFE" w16cid:durableId="2B0A6FAA"/>
  <w16cid:commentId w16cid:paraId="72EC61E3" w16cid:durableId="57489D70"/>
  <w16cid:commentId w16cid:paraId="086F8487" w16cid:durableId="1C85B6E0"/>
  <w16cid:commentId w16cid:paraId="66258C1F" w16cid:durableId="2B0A71D2"/>
  <w16cid:commentId w16cid:paraId="1A7EA011" w16cid:durableId="2B0A750F"/>
  <w16cid:commentId w16cid:paraId="7EA74B4A" w16cid:durableId="01D79DAE"/>
  <w16cid:commentId w16cid:paraId="7542B0AB" w16cid:durableId="2B0A7491"/>
  <w16cid:commentId w16cid:paraId="6BBAA6C3" w16cid:durableId="2B0A728C"/>
  <w16cid:commentId w16cid:paraId="74F2875F" w16cid:durableId="2B0A73B6"/>
  <w16cid:commentId w16cid:paraId="168DDC0F" w16cid:durableId="2B0A72CF"/>
  <w16cid:commentId w16cid:paraId="50548355" w16cid:durableId="2B0A73AF"/>
  <w16cid:commentId w16cid:paraId="17AF30BB" w16cid:durableId="7FB1B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8BA416" w14:textId="77777777" w:rsidR="00DC354B" w:rsidRDefault="00DC354B" w:rsidP="00DE3FF8">
      <w:r>
        <w:separator/>
      </w:r>
    </w:p>
  </w:endnote>
  <w:endnote w:type="continuationSeparator" w:id="0">
    <w:p w14:paraId="33465FD6" w14:textId="77777777" w:rsidR="00DC354B" w:rsidRDefault="00DC354B"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6E90FE" w14:textId="77777777" w:rsidR="00DC354B" w:rsidRDefault="00DC354B" w:rsidP="00DE3FF8">
      <w:r>
        <w:separator/>
      </w:r>
    </w:p>
  </w:footnote>
  <w:footnote w:type="continuationSeparator" w:id="0">
    <w:p w14:paraId="41A53C27" w14:textId="77777777" w:rsidR="00DC354B" w:rsidRDefault="00DC354B" w:rsidP="00DE3FF8">
      <w:r>
        <w:continuationSeparator/>
      </w:r>
    </w:p>
  </w:footnote>
  <w:footnote w:id="1">
    <w:p w14:paraId="0CAA1C34" w14:textId="2261D7D5" w:rsidR="000138B8" w:rsidRDefault="000138B8">
      <w:pPr>
        <w:pStyle w:val="Textonotapie"/>
      </w:pPr>
      <w:r>
        <w:rPr>
          <w:rStyle w:val="Refdenotaalpie"/>
        </w:rPr>
        <w:footnoteRef/>
      </w:r>
      <w:r>
        <w:t xml:space="preserve"> </w:t>
      </w:r>
      <w:hyperlink r:id="rId1" w:history="1">
        <w:r w:rsidR="00650787" w:rsidRPr="001145A1">
          <w:rPr>
            <w:rStyle w:val="Hipervnculo"/>
          </w:rPr>
          <w:t>https://oss.deltares.nl/web/delft3d</w:t>
        </w:r>
      </w:hyperlink>
      <w:r w:rsidR="00650787">
        <w:t xml:space="preserve"> </w:t>
      </w:r>
    </w:p>
  </w:footnote>
  <w:footnote w:id="2">
    <w:p w14:paraId="71AA5B9B" w14:textId="77E9993B" w:rsidR="000138B8" w:rsidRDefault="000138B8">
      <w:pPr>
        <w:pStyle w:val="Textonotapie"/>
      </w:pPr>
      <w:r>
        <w:rPr>
          <w:rStyle w:val="Refdenotaalpie"/>
        </w:rPr>
        <w:footnoteRef/>
      </w:r>
      <w:r>
        <w:t xml:space="preserve"> </w:t>
      </w:r>
      <w:hyperlink r:id="rId2" w:history="1">
        <w:r w:rsidR="00650787" w:rsidRPr="001145A1">
          <w:rPr>
            <w:rStyle w:val="Hipervnculo"/>
          </w:rPr>
          <w:t>https://www.dhigroup.com/technologies/mikepoweredbydhi</w:t>
        </w:r>
      </w:hyperlink>
      <w:r w:rsidR="00650787">
        <w:t xml:space="preserve"> </w:t>
      </w:r>
    </w:p>
  </w:footnote>
  <w:footnote w:id="3">
    <w:p w14:paraId="46E905C9" w14:textId="36BA551F" w:rsidR="00650787" w:rsidRDefault="00650787">
      <w:pPr>
        <w:pStyle w:val="Textonotapie"/>
      </w:pPr>
      <w:r>
        <w:rPr>
          <w:rStyle w:val="Refdenotaalpie"/>
        </w:rPr>
        <w:footnoteRef/>
      </w:r>
      <w:r>
        <w:t xml:space="preserve"> </w:t>
      </w:r>
      <w:hyperlink r:id="rId3" w:history="1">
        <w:r w:rsidRPr="001145A1">
          <w:rPr>
            <w:rStyle w:val="Hipervnculo"/>
          </w:rPr>
          <w:t>https://oss.deltares.nl/web/xbeach/</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05" w:hanging="405"/>
      </w:pPr>
      <w:rPr>
        <w:rFonts w:hint="default"/>
      </w:rPr>
    </w:lvl>
    <w:lvl w:ilvl="2">
      <w:start w:val="1"/>
      <w:numFmt w:val="decimal"/>
      <w:pStyle w:val="Ttulo3"/>
      <w:lvlText w:val="%1.%2.%3"/>
      <w:lvlJc w:val="left"/>
      <w:pPr>
        <w:ind w:left="1287"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0ED10820"/>
    <w:multiLevelType w:val="multilevel"/>
    <w:tmpl w:val="A98CE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360E15"/>
    <w:multiLevelType w:val="multilevel"/>
    <w:tmpl w:val="B96AA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C647FF"/>
    <w:multiLevelType w:val="hybridMultilevel"/>
    <w:tmpl w:val="A47CD75A"/>
    <w:lvl w:ilvl="0" w:tplc="B6BCEBCC">
      <w:start w:val="6"/>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5"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7" w15:restartNumberingAfterBreak="0">
    <w:nsid w:val="1DA033A0"/>
    <w:multiLevelType w:val="multilevel"/>
    <w:tmpl w:val="8E06E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F897B9D"/>
    <w:multiLevelType w:val="hybridMultilevel"/>
    <w:tmpl w:val="0E5AE3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9"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13" w15:restartNumberingAfterBreak="0">
    <w:nsid w:val="2B71393B"/>
    <w:multiLevelType w:val="hybridMultilevel"/>
    <w:tmpl w:val="7C6E2422"/>
    <w:lvl w:ilvl="0" w:tplc="B6BCEBCC">
      <w:start w:val="6"/>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4" w15:restartNumberingAfterBreak="0">
    <w:nsid w:val="2BA932A3"/>
    <w:multiLevelType w:val="hybridMultilevel"/>
    <w:tmpl w:val="AF6406D2"/>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5" w15:restartNumberingAfterBreak="0">
    <w:nsid w:val="2E720394"/>
    <w:multiLevelType w:val="hybridMultilevel"/>
    <w:tmpl w:val="8DE4E7F6"/>
    <w:lvl w:ilvl="0" w:tplc="A7BC7B8E">
      <w:numFmt w:val="bullet"/>
      <w:lvlText w:val="-"/>
      <w:lvlJc w:val="left"/>
      <w:pPr>
        <w:ind w:left="720" w:hanging="360"/>
      </w:pPr>
      <w:rPr>
        <w:rFonts w:ascii="Arial" w:eastAsia="Times New Roman"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6" w15:restartNumberingAfterBreak="0">
    <w:nsid w:val="380E3741"/>
    <w:multiLevelType w:val="hybridMultilevel"/>
    <w:tmpl w:val="F1ACFE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7"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25621FD"/>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9" w15:restartNumberingAfterBreak="0">
    <w:nsid w:val="43596F09"/>
    <w:multiLevelType w:val="hybridMultilevel"/>
    <w:tmpl w:val="DC40FDE0"/>
    <w:lvl w:ilvl="0" w:tplc="B6BCEBCC">
      <w:start w:val="6"/>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0" w15:restartNumberingAfterBreak="0">
    <w:nsid w:val="4CDC4D36"/>
    <w:multiLevelType w:val="hybridMultilevel"/>
    <w:tmpl w:val="A4DC3A2E"/>
    <w:lvl w:ilvl="0" w:tplc="518E18F8">
      <w:start w:val="1"/>
      <w:numFmt w:val="bullet"/>
      <w:pStyle w:val="Ttulo4"/>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1"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2" w15:restartNumberingAfterBreak="0">
    <w:nsid w:val="516A0573"/>
    <w:multiLevelType w:val="hybridMultilevel"/>
    <w:tmpl w:val="6B6CACC6"/>
    <w:lvl w:ilvl="0" w:tplc="B6BCEBCC">
      <w:start w:val="6"/>
      <w:numFmt w:val="bullet"/>
      <w:lvlText w:val="-"/>
      <w:lvlJc w:val="left"/>
      <w:pPr>
        <w:ind w:left="643" w:hanging="360"/>
      </w:pPr>
      <w:rPr>
        <w:rFonts w:ascii="Arial" w:eastAsiaTheme="minorHAnsi" w:hAnsi="Arial" w:cs="Arial" w:hint="default"/>
      </w:rPr>
    </w:lvl>
    <w:lvl w:ilvl="1" w:tplc="0C0A0003">
      <w:start w:val="1"/>
      <w:numFmt w:val="bullet"/>
      <w:lvlText w:val="o"/>
      <w:lvlJc w:val="left"/>
      <w:pPr>
        <w:ind w:left="1363" w:hanging="360"/>
      </w:pPr>
      <w:rPr>
        <w:rFonts w:ascii="Courier New" w:hAnsi="Courier New" w:cs="Courier New" w:hint="default"/>
      </w:rPr>
    </w:lvl>
    <w:lvl w:ilvl="2" w:tplc="0C0A0005">
      <w:start w:val="1"/>
      <w:numFmt w:val="bullet"/>
      <w:lvlText w:val=""/>
      <w:lvlJc w:val="left"/>
      <w:pPr>
        <w:ind w:left="2083" w:hanging="360"/>
      </w:pPr>
      <w:rPr>
        <w:rFonts w:ascii="Wingdings" w:hAnsi="Wingdings" w:hint="default"/>
      </w:rPr>
    </w:lvl>
    <w:lvl w:ilvl="3" w:tplc="0C0A0001">
      <w:start w:val="1"/>
      <w:numFmt w:val="bullet"/>
      <w:lvlText w:val=""/>
      <w:lvlJc w:val="left"/>
      <w:pPr>
        <w:ind w:left="2803" w:hanging="360"/>
      </w:pPr>
      <w:rPr>
        <w:rFonts w:ascii="Symbol" w:hAnsi="Symbol" w:hint="default"/>
      </w:rPr>
    </w:lvl>
    <w:lvl w:ilvl="4" w:tplc="0C0A0003">
      <w:start w:val="1"/>
      <w:numFmt w:val="bullet"/>
      <w:lvlText w:val="o"/>
      <w:lvlJc w:val="left"/>
      <w:pPr>
        <w:ind w:left="3523" w:hanging="360"/>
      </w:pPr>
      <w:rPr>
        <w:rFonts w:ascii="Courier New" w:hAnsi="Courier New" w:cs="Courier New" w:hint="default"/>
      </w:rPr>
    </w:lvl>
    <w:lvl w:ilvl="5" w:tplc="0C0A0005">
      <w:start w:val="1"/>
      <w:numFmt w:val="bullet"/>
      <w:lvlText w:val=""/>
      <w:lvlJc w:val="left"/>
      <w:pPr>
        <w:ind w:left="4243" w:hanging="360"/>
      </w:pPr>
      <w:rPr>
        <w:rFonts w:ascii="Wingdings" w:hAnsi="Wingdings" w:hint="default"/>
      </w:rPr>
    </w:lvl>
    <w:lvl w:ilvl="6" w:tplc="0C0A0001">
      <w:start w:val="1"/>
      <w:numFmt w:val="bullet"/>
      <w:lvlText w:val=""/>
      <w:lvlJc w:val="left"/>
      <w:pPr>
        <w:ind w:left="4963" w:hanging="360"/>
      </w:pPr>
      <w:rPr>
        <w:rFonts w:ascii="Symbol" w:hAnsi="Symbol" w:hint="default"/>
      </w:rPr>
    </w:lvl>
    <w:lvl w:ilvl="7" w:tplc="0C0A0003">
      <w:start w:val="1"/>
      <w:numFmt w:val="bullet"/>
      <w:lvlText w:val="o"/>
      <w:lvlJc w:val="left"/>
      <w:pPr>
        <w:ind w:left="5683" w:hanging="360"/>
      </w:pPr>
      <w:rPr>
        <w:rFonts w:ascii="Courier New" w:hAnsi="Courier New" w:cs="Courier New" w:hint="default"/>
      </w:rPr>
    </w:lvl>
    <w:lvl w:ilvl="8" w:tplc="0C0A0005">
      <w:start w:val="1"/>
      <w:numFmt w:val="bullet"/>
      <w:lvlText w:val=""/>
      <w:lvlJc w:val="left"/>
      <w:pPr>
        <w:ind w:left="6403" w:hanging="360"/>
      </w:pPr>
      <w:rPr>
        <w:rFonts w:ascii="Wingdings" w:hAnsi="Wingdings" w:hint="default"/>
      </w:rPr>
    </w:lvl>
  </w:abstractNum>
  <w:abstractNum w:abstractNumId="23"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5"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6" w15:restartNumberingAfterBreak="0">
    <w:nsid w:val="5C492990"/>
    <w:multiLevelType w:val="multilevel"/>
    <w:tmpl w:val="8C869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332387A"/>
    <w:multiLevelType w:val="multilevel"/>
    <w:tmpl w:val="CE227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29" w15:restartNumberingAfterBreak="0">
    <w:nsid w:val="678D4A83"/>
    <w:multiLevelType w:val="hybridMultilevel"/>
    <w:tmpl w:val="8D660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0" w15:restartNumberingAfterBreak="0">
    <w:nsid w:val="6DBB7452"/>
    <w:multiLevelType w:val="multilevel"/>
    <w:tmpl w:val="7FF09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0442DED"/>
    <w:multiLevelType w:val="multilevel"/>
    <w:tmpl w:val="4DBA6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11914F5"/>
    <w:multiLevelType w:val="multilevel"/>
    <w:tmpl w:val="6D68B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54E7517"/>
    <w:multiLevelType w:val="hybridMultilevel"/>
    <w:tmpl w:val="6DB8A8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6"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7"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38"/>
  </w:num>
  <w:num w:numId="2">
    <w:abstractNumId w:val="36"/>
  </w:num>
  <w:num w:numId="3">
    <w:abstractNumId w:val="0"/>
  </w:num>
  <w:num w:numId="4">
    <w:abstractNumId w:val="37"/>
  </w:num>
  <w:num w:numId="5">
    <w:abstractNumId w:val="24"/>
  </w:num>
  <w:num w:numId="6">
    <w:abstractNumId w:val="21"/>
  </w:num>
  <w:num w:numId="7">
    <w:abstractNumId w:val="10"/>
  </w:num>
  <w:num w:numId="8">
    <w:abstractNumId w:val="34"/>
  </w:num>
  <w:num w:numId="9">
    <w:abstractNumId w:val="33"/>
  </w:num>
  <w:num w:numId="10">
    <w:abstractNumId w:val="5"/>
  </w:num>
  <w:num w:numId="11">
    <w:abstractNumId w:val="9"/>
  </w:num>
  <w:num w:numId="12">
    <w:abstractNumId w:val="6"/>
  </w:num>
  <w:num w:numId="13">
    <w:abstractNumId w:val="28"/>
  </w:num>
  <w:num w:numId="14">
    <w:abstractNumId w:val="1"/>
  </w:num>
  <w:num w:numId="15">
    <w:abstractNumId w:val="14"/>
  </w:num>
  <w:num w:numId="16">
    <w:abstractNumId w:val="20"/>
  </w:num>
  <w:num w:numId="17">
    <w:abstractNumId w:val="23"/>
  </w:num>
  <w:num w:numId="18">
    <w:abstractNumId w:val="12"/>
  </w:num>
  <w:num w:numId="19">
    <w:abstractNumId w:val="17"/>
  </w:num>
  <w:num w:numId="20">
    <w:abstractNumId w:val="11"/>
  </w:num>
  <w:num w:numId="2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num>
  <w:num w:numId="23">
    <w:abstractNumId w:val="35"/>
  </w:num>
  <w:num w:numId="24">
    <w:abstractNumId w:val="29"/>
  </w:num>
  <w:num w:numId="25">
    <w:abstractNumId w:val="16"/>
  </w:num>
  <w:num w:numId="26">
    <w:abstractNumId w:val="8"/>
  </w:num>
  <w:num w:numId="27">
    <w:abstractNumId w:val="26"/>
  </w:num>
  <w:num w:numId="28">
    <w:abstractNumId w:val="3"/>
  </w:num>
  <w:num w:numId="29">
    <w:abstractNumId w:val="31"/>
  </w:num>
  <w:num w:numId="30">
    <w:abstractNumId w:val="27"/>
  </w:num>
  <w:num w:numId="31">
    <w:abstractNumId w:val="7"/>
  </w:num>
  <w:num w:numId="32">
    <w:abstractNumId w:val="32"/>
  </w:num>
  <w:num w:numId="33">
    <w:abstractNumId w:val="30"/>
  </w:num>
  <w:num w:numId="34">
    <w:abstractNumId w:val="2"/>
  </w:num>
  <w:num w:numId="35">
    <w:abstractNumId w:val="15"/>
  </w:num>
  <w:num w:numId="36">
    <w:abstractNumId w:val="19"/>
  </w:num>
  <w:num w:numId="37">
    <w:abstractNumId w:val="4"/>
  </w:num>
  <w:num w:numId="38">
    <w:abstractNumId w:val="22"/>
  </w:num>
  <w:num w:numId="3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toCode">
    <w15:presenceInfo w15:providerId="None" w15:userId="TitoCode"/>
  </w15:person>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138B8"/>
    <w:rsid w:val="00026F9E"/>
    <w:rsid w:val="00036C9D"/>
    <w:rsid w:val="000473F1"/>
    <w:rsid w:val="000517C8"/>
    <w:rsid w:val="0005388F"/>
    <w:rsid w:val="00084212"/>
    <w:rsid w:val="000B2E1A"/>
    <w:rsid w:val="000B68BD"/>
    <w:rsid w:val="000C43AC"/>
    <w:rsid w:val="000D487F"/>
    <w:rsid w:val="000E1CD0"/>
    <w:rsid w:val="00102814"/>
    <w:rsid w:val="00106BDA"/>
    <w:rsid w:val="00116EA3"/>
    <w:rsid w:val="00142464"/>
    <w:rsid w:val="00153B86"/>
    <w:rsid w:val="00155CA0"/>
    <w:rsid w:val="00162BFB"/>
    <w:rsid w:val="0016370C"/>
    <w:rsid w:val="001A45FA"/>
    <w:rsid w:val="001A4631"/>
    <w:rsid w:val="001B6AC5"/>
    <w:rsid w:val="001F4489"/>
    <w:rsid w:val="00204095"/>
    <w:rsid w:val="002108C5"/>
    <w:rsid w:val="00211E73"/>
    <w:rsid w:val="002215C7"/>
    <w:rsid w:val="002245E0"/>
    <w:rsid w:val="002261A7"/>
    <w:rsid w:val="002578BB"/>
    <w:rsid w:val="0028289D"/>
    <w:rsid w:val="002876DE"/>
    <w:rsid w:val="002D4124"/>
    <w:rsid w:val="002E1965"/>
    <w:rsid w:val="002F5F77"/>
    <w:rsid w:val="00327765"/>
    <w:rsid w:val="00344D59"/>
    <w:rsid w:val="00350D81"/>
    <w:rsid w:val="00374660"/>
    <w:rsid w:val="00380AD5"/>
    <w:rsid w:val="00391E63"/>
    <w:rsid w:val="003A2C26"/>
    <w:rsid w:val="003A44D8"/>
    <w:rsid w:val="003C3087"/>
    <w:rsid w:val="003D5ED7"/>
    <w:rsid w:val="003E2BBF"/>
    <w:rsid w:val="003E2D34"/>
    <w:rsid w:val="00405B13"/>
    <w:rsid w:val="00406A19"/>
    <w:rsid w:val="00407644"/>
    <w:rsid w:val="00407C74"/>
    <w:rsid w:val="00410981"/>
    <w:rsid w:val="004111F7"/>
    <w:rsid w:val="00435D08"/>
    <w:rsid w:val="00483C7C"/>
    <w:rsid w:val="00484F27"/>
    <w:rsid w:val="0049574B"/>
    <w:rsid w:val="004A1C2E"/>
    <w:rsid w:val="004B2A49"/>
    <w:rsid w:val="004B5344"/>
    <w:rsid w:val="004C0DC3"/>
    <w:rsid w:val="004E3821"/>
    <w:rsid w:val="004F73F7"/>
    <w:rsid w:val="00512F16"/>
    <w:rsid w:val="00537BB5"/>
    <w:rsid w:val="0054533F"/>
    <w:rsid w:val="0055004D"/>
    <w:rsid w:val="005545B2"/>
    <w:rsid w:val="005552D6"/>
    <w:rsid w:val="00560BA3"/>
    <w:rsid w:val="00577BE2"/>
    <w:rsid w:val="00585425"/>
    <w:rsid w:val="005C1A08"/>
    <w:rsid w:val="00600DEC"/>
    <w:rsid w:val="00621B44"/>
    <w:rsid w:val="00636540"/>
    <w:rsid w:val="00650787"/>
    <w:rsid w:val="00650B35"/>
    <w:rsid w:val="00664108"/>
    <w:rsid w:val="00665892"/>
    <w:rsid w:val="00680710"/>
    <w:rsid w:val="006B7649"/>
    <w:rsid w:val="006C05C3"/>
    <w:rsid w:val="006C6F30"/>
    <w:rsid w:val="006D1030"/>
    <w:rsid w:val="006D4971"/>
    <w:rsid w:val="006E2D14"/>
    <w:rsid w:val="006F5E9E"/>
    <w:rsid w:val="00700A3C"/>
    <w:rsid w:val="00727AAE"/>
    <w:rsid w:val="0073176E"/>
    <w:rsid w:val="00743877"/>
    <w:rsid w:val="0075228F"/>
    <w:rsid w:val="00762F24"/>
    <w:rsid w:val="00763797"/>
    <w:rsid w:val="007644B8"/>
    <w:rsid w:val="00770A71"/>
    <w:rsid w:val="007B4593"/>
    <w:rsid w:val="007D0325"/>
    <w:rsid w:val="007D13A1"/>
    <w:rsid w:val="007D1FBE"/>
    <w:rsid w:val="007D3BB0"/>
    <w:rsid w:val="007F572D"/>
    <w:rsid w:val="0080138F"/>
    <w:rsid w:val="00806B2B"/>
    <w:rsid w:val="00826815"/>
    <w:rsid w:val="00835055"/>
    <w:rsid w:val="0086701D"/>
    <w:rsid w:val="00867990"/>
    <w:rsid w:val="00892F5B"/>
    <w:rsid w:val="008944CC"/>
    <w:rsid w:val="008A34E4"/>
    <w:rsid w:val="008A54E9"/>
    <w:rsid w:val="008B3A94"/>
    <w:rsid w:val="008C6B9F"/>
    <w:rsid w:val="008F2BCC"/>
    <w:rsid w:val="0090456B"/>
    <w:rsid w:val="00912645"/>
    <w:rsid w:val="0092063A"/>
    <w:rsid w:val="00922188"/>
    <w:rsid w:val="00937A5F"/>
    <w:rsid w:val="009452EE"/>
    <w:rsid w:val="00950A12"/>
    <w:rsid w:val="00953D8D"/>
    <w:rsid w:val="00975D3B"/>
    <w:rsid w:val="00977F95"/>
    <w:rsid w:val="00981024"/>
    <w:rsid w:val="009A70F6"/>
    <w:rsid w:val="009B0659"/>
    <w:rsid w:val="009B40DF"/>
    <w:rsid w:val="009C1C71"/>
    <w:rsid w:val="009C5BA6"/>
    <w:rsid w:val="009D5F16"/>
    <w:rsid w:val="00A037B1"/>
    <w:rsid w:val="00A041F1"/>
    <w:rsid w:val="00A11475"/>
    <w:rsid w:val="00A54CEB"/>
    <w:rsid w:val="00A62821"/>
    <w:rsid w:val="00AA0D6D"/>
    <w:rsid w:val="00AD1141"/>
    <w:rsid w:val="00AE0518"/>
    <w:rsid w:val="00AE23D9"/>
    <w:rsid w:val="00AF18FE"/>
    <w:rsid w:val="00B01E9A"/>
    <w:rsid w:val="00B21FBF"/>
    <w:rsid w:val="00B55E56"/>
    <w:rsid w:val="00B56525"/>
    <w:rsid w:val="00B9289B"/>
    <w:rsid w:val="00BB0AC7"/>
    <w:rsid w:val="00BE28A3"/>
    <w:rsid w:val="00BE2A66"/>
    <w:rsid w:val="00C14B12"/>
    <w:rsid w:val="00C2310A"/>
    <w:rsid w:val="00C41C77"/>
    <w:rsid w:val="00C67095"/>
    <w:rsid w:val="00C8036D"/>
    <w:rsid w:val="00C87516"/>
    <w:rsid w:val="00CA1C46"/>
    <w:rsid w:val="00CA6849"/>
    <w:rsid w:val="00CB0D27"/>
    <w:rsid w:val="00CB2929"/>
    <w:rsid w:val="00CC18BA"/>
    <w:rsid w:val="00CD4604"/>
    <w:rsid w:val="00CD5EB0"/>
    <w:rsid w:val="00CD6F0F"/>
    <w:rsid w:val="00CE51AA"/>
    <w:rsid w:val="00CE757C"/>
    <w:rsid w:val="00CF4BE3"/>
    <w:rsid w:val="00CF5165"/>
    <w:rsid w:val="00D03838"/>
    <w:rsid w:val="00D10CFA"/>
    <w:rsid w:val="00D24A89"/>
    <w:rsid w:val="00D33DEF"/>
    <w:rsid w:val="00D43114"/>
    <w:rsid w:val="00D77B23"/>
    <w:rsid w:val="00D960F5"/>
    <w:rsid w:val="00DA10A9"/>
    <w:rsid w:val="00DB6558"/>
    <w:rsid w:val="00DC33D2"/>
    <w:rsid w:val="00DC354B"/>
    <w:rsid w:val="00DC3E8C"/>
    <w:rsid w:val="00DE3FF8"/>
    <w:rsid w:val="00E17820"/>
    <w:rsid w:val="00E21C14"/>
    <w:rsid w:val="00E26D22"/>
    <w:rsid w:val="00E2712B"/>
    <w:rsid w:val="00E3184E"/>
    <w:rsid w:val="00E402D5"/>
    <w:rsid w:val="00E82EB2"/>
    <w:rsid w:val="00E91B70"/>
    <w:rsid w:val="00EC7E72"/>
    <w:rsid w:val="00EE1DA6"/>
    <w:rsid w:val="00EF5E29"/>
    <w:rsid w:val="00F0006B"/>
    <w:rsid w:val="00F02DA3"/>
    <w:rsid w:val="00F04C44"/>
    <w:rsid w:val="00F339F5"/>
    <w:rsid w:val="00F4386F"/>
    <w:rsid w:val="00F57431"/>
    <w:rsid w:val="00F750DE"/>
    <w:rsid w:val="00FA1828"/>
    <w:rsid w:val="00FA678D"/>
    <w:rsid w:val="00FB794B"/>
    <w:rsid w:val="00FC3B87"/>
    <w:rsid w:val="00FE69B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3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 w:type="character" w:styleId="Hipervnculovisitado">
    <w:name w:val="FollowedHyperlink"/>
    <w:basedOn w:val="Fuentedeprrafopredeter"/>
    <w:uiPriority w:val="99"/>
    <w:semiHidden/>
    <w:unhideWhenUsed/>
    <w:rsid w:val="00762F24"/>
    <w:rPr>
      <w:color w:val="800080" w:themeColor="followedHyperlink"/>
      <w:u w:val="single"/>
    </w:rPr>
  </w:style>
  <w:style w:type="character" w:styleId="Refdecomentario">
    <w:name w:val="annotation reference"/>
    <w:basedOn w:val="Fuentedeprrafopredeter"/>
    <w:uiPriority w:val="99"/>
    <w:semiHidden/>
    <w:unhideWhenUsed/>
    <w:rsid w:val="00A037B1"/>
    <w:rPr>
      <w:sz w:val="16"/>
      <w:szCs w:val="16"/>
    </w:rPr>
  </w:style>
  <w:style w:type="paragraph" w:styleId="Textocomentario">
    <w:name w:val="annotation text"/>
    <w:basedOn w:val="Normal"/>
    <w:link w:val="TextocomentarioCar"/>
    <w:uiPriority w:val="99"/>
    <w:semiHidden/>
    <w:unhideWhenUsed/>
    <w:rsid w:val="00A037B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37B1"/>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A037B1"/>
    <w:rPr>
      <w:b/>
      <w:bCs/>
    </w:rPr>
  </w:style>
  <w:style w:type="character" w:customStyle="1" w:styleId="AsuntodelcomentarioCar">
    <w:name w:val="Asunto del comentario Car"/>
    <w:basedOn w:val="TextocomentarioCar"/>
    <w:link w:val="Asuntodelcomentario"/>
    <w:uiPriority w:val="99"/>
    <w:semiHidden/>
    <w:rsid w:val="00A037B1"/>
    <w:rPr>
      <w:rFonts w:ascii="Arial" w:hAnsi="Arial" w:cs="Arial"/>
      <w:b/>
      <w:bCs/>
      <w:sz w:val="20"/>
      <w:szCs w:val="20"/>
    </w:rPr>
  </w:style>
  <w:style w:type="paragraph" w:styleId="Textonotapie">
    <w:name w:val="footnote text"/>
    <w:basedOn w:val="Normal"/>
    <w:link w:val="TextonotapieCar"/>
    <w:uiPriority w:val="99"/>
    <w:semiHidden/>
    <w:unhideWhenUsed/>
    <w:rsid w:val="000138B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138B8"/>
    <w:rPr>
      <w:rFonts w:ascii="Arial" w:hAnsi="Arial" w:cs="Arial"/>
      <w:sz w:val="20"/>
      <w:szCs w:val="20"/>
    </w:rPr>
  </w:style>
  <w:style w:type="character" w:styleId="Refdenotaalpie">
    <w:name w:val="footnote reference"/>
    <w:basedOn w:val="Fuentedeprrafopredeter"/>
    <w:uiPriority w:val="99"/>
    <w:semiHidden/>
    <w:unhideWhenUsed/>
    <w:rsid w:val="000138B8"/>
    <w:rPr>
      <w:vertAlign w:val="superscript"/>
    </w:rPr>
  </w:style>
  <w:style w:type="character" w:styleId="Mencinsinresolver">
    <w:name w:val="Unresolved Mention"/>
    <w:basedOn w:val="Fuentedeprrafopredeter"/>
    <w:uiPriority w:val="99"/>
    <w:semiHidden/>
    <w:unhideWhenUsed/>
    <w:rsid w:val="00650787"/>
    <w:rPr>
      <w:color w:val="605E5C"/>
      <w:shd w:val="clear" w:color="auto" w:fill="E1DFDD"/>
    </w:rPr>
  </w:style>
  <w:style w:type="paragraph" w:customStyle="1" w:styleId="Textoindependiente1">
    <w:name w:val="Texto independiente1"/>
    <w:basedOn w:val="Normal"/>
    <w:link w:val="TextoindependienteChar"/>
    <w:qFormat/>
    <w:rsid w:val="007D3BB0"/>
    <w:pPr>
      <w:numPr>
        <w:ilvl w:val="12"/>
      </w:numPr>
      <w:spacing w:after="120" w:line="360" w:lineRule="auto"/>
    </w:pPr>
    <w:rPr>
      <w:rFonts w:eastAsia="Times New Roman" w:cs="Times New Roman"/>
      <w:sz w:val="22"/>
      <w:shd w:val="clear" w:color="auto" w:fill="auto"/>
      <w:lang w:eastAsia="es-ES"/>
    </w:rPr>
  </w:style>
  <w:style w:type="character" w:customStyle="1" w:styleId="TextoindependienteChar">
    <w:name w:val="Texto independiente Char"/>
    <w:basedOn w:val="Fuentedeprrafopredeter"/>
    <w:link w:val="Textoindependiente1"/>
    <w:rsid w:val="007D3BB0"/>
    <w:rPr>
      <w:rFonts w:ascii="Arial" w:eastAsia="Times New Roman" w:hAnsi="Arial" w:cs="Times New Roman"/>
      <w:szCs w:val="24"/>
      <w:lang w:eastAsia="es-ES"/>
    </w:rPr>
  </w:style>
  <w:style w:type="paragraph" w:styleId="HTMLconformatoprevio">
    <w:name w:val="HTML Preformatted"/>
    <w:basedOn w:val="Normal"/>
    <w:link w:val="HTMLconformatoprevioCar"/>
    <w:uiPriority w:val="99"/>
    <w:unhideWhenUsed/>
    <w:rsid w:val="00D431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shd w:val="clear" w:color="auto" w:fill="auto"/>
      <w:lang w:val="es-CU" w:eastAsia="es-CU"/>
    </w:rPr>
  </w:style>
  <w:style w:type="character" w:customStyle="1" w:styleId="HTMLconformatoprevioCar">
    <w:name w:val="HTML con formato previo Car"/>
    <w:basedOn w:val="Fuentedeprrafopredeter"/>
    <w:link w:val="HTMLconformatoprevio"/>
    <w:uiPriority w:val="99"/>
    <w:rsid w:val="00D43114"/>
    <w:rPr>
      <w:rFonts w:ascii="Courier New" w:eastAsia="Times New Roman" w:hAnsi="Courier New" w:cs="Courier New"/>
      <w:sz w:val="20"/>
      <w:szCs w:val="20"/>
      <w:lang w:val="es-CU" w:eastAsia="es-CU"/>
    </w:rPr>
  </w:style>
  <w:style w:type="character" w:customStyle="1" w:styleId="y2iqfc">
    <w:name w:val="y2iqfc"/>
    <w:basedOn w:val="Fuentedeprrafopredeter"/>
    <w:rsid w:val="00D431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883253474">
      <w:bodyDiv w:val="1"/>
      <w:marLeft w:val="0"/>
      <w:marRight w:val="0"/>
      <w:marTop w:val="0"/>
      <w:marBottom w:val="0"/>
      <w:divBdr>
        <w:top w:val="none" w:sz="0" w:space="0" w:color="auto"/>
        <w:left w:val="none" w:sz="0" w:space="0" w:color="auto"/>
        <w:bottom w:val="none" w:sz="0" w:space="0" w:color="auto"/>
        <w:right w:val="none" w:sz="0" w:space="0" w:color="auto"/>
      </w:divBdr>
    </w:div>
    <w:div w:id="985276305">
      <w:bodyDiv w:val="1"/>
      <w:marLeft w:val="0"/>
      <w:marRight w:val="0"/>
      <w:marTop w:val="0"/>
      <w:marBottom w:val="0"/>
      <w:divBdr>
        <w:top w:val="none" w:sz="0" w:space="0" w:color="auto"/>
        <w:left w:val="none" w:sz="0" w:space="0" w:color="auto"/>
        <w:bottom w:val="none" w:sz="0" w:space="0" w:color="auto"/>
        <w:right w:val="none" w:sz="0" w:space="0" w:color="auto"/>
      </w:divBdr>
    </w:div>
    <w:div w:id="1155609409">
      <w:bodyDiv w:val="1"/>
      <w:marLeft w:val="0"/>
      <w:marRight w:val="0"/>
      <w:marTop w:val="0"/>
      <w:marBottom w:val="0"/>
      <w:divBdr>
        <w:top w:val="none" w:sz="0" w:space="0" w:color="auto"/>
        <w:left w:val="none" w:sz="0" w:space="0" w:color="auto"/>
        <w:bottom w:val="none" w:sz="0" w:space="0" w:color="auto"/>
        <w:right w:val="none" w:sz="0" w:space="0" w:color="auto"/>
      </w:divBdr>
    </w:div>
    <w:div w:id="1312783068">
      <w:bodyDiv w:val="1"/>
      <w:marLeft w:val="0"/>
      <w:marRight w:val="0"/>
      <w:marTop w:val="0"/>
      <w:marBottom w:val="0"/>
      <w:divBdr>
        <w:top w:val="none" w:sz="0" w:space="0" w:color="auto"/>
        <w:left w:val="none" w:sz="0" w:space="0" w:color="auto"/>
        <w:bottom w:val="none" w:sz="0" w:space="0" w:color="auto"/>
        <w:right w:val="none" w:sz="0" w:space="0" w:color="auto"/>
      </w:divBdr>
    </w:div>
    <w:div w:id="1678801824">
      <w:bodyDiv w:val="1"/>
      <w:marLeft w:val="0"/>
      <w:marRight w:val="0"/>
      <w:marTop w:val="0"/>
      <w:marBottom w:val="0"/>
      <w:divBdr>
        <w:top w:val="none" w:sz="0" w:space="0" w:color="auto"/>
        <w:left w:val="none" w:sz="0" w:space="0" w:color="auto"/>
        <w:bottom w:val="none" w:sz="0" w:space="0" w:color="auto"/>
        <w:right w:val="none" w:sz="0" w:space="0" w:color="auto"/>
      </w:divBdr>
    </w:div>
    <w:div w:id="1753040238">
      <w:bodyDiv w:val="1"/>
      <w:marLeft w:val="0"/>
      <w:marRight w:val="0"/>
      <w:marTop w:val="0"/>
      <w:marBottom w:val="0"/>
      <w:divBdr>
        <w:top w:val="none" w:sz="0" w:space="0" w:color="auto"/>
        <w:left w:val="none" w:sz="0" w:space="0" w:color="auto"/>
        <w:bottom w:val="none" w:sz="0" w:space="0" w:color="auto"/>
        <w:right w:val="none" w:sz="0" w:space="0" w:color="auto"/>
      </w:divBdr>
    </w:div>
    <w:div w:id="1760834516">
      <w:bodyDiv w:val="1"/>
      <w:marLeft w:val="0"/>
      <w:marRight w:val="0"/>
      <w:marTop w:val="0"/>
      <w:marBottom w:val="0"/>
      <w:divBdr>
        <w:top w:val="none" w:sz="0" w:space="0" w:color="auto"/>
        <w:left w:val="none" w:sz="0" w:space="0" w:color="auto"/>
        <w:bottom w:val="none" w:sz="0" w:space="0" w:color="auto"/>
        <w:right w:val="none" w:sz="0" w:space="0" w:color="auto"/>
      </w:divBdr>
    </w:div>
    <w:div w:id="1825583165">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879007661">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 w:id="2015568208">
      <w:bodyDiv w:val="1"/>
      <w:marLeft w:val="0"/>
      <w:marRight w:val="0"/>
      <w:marTop w:val="0"/>
      <w:marBottom w:val="0"/>
      <w:divBdr>
        <w:top w:val="none" w:sz="0" w:space="0" w:color="auto"/>
        <w:left w:val="none" w:sz="0" w:space="0" w:color="auto"/>
        <w:bottom w:val="none" w:sz="0" w:space="0" w:color="auto"/>
        <w:right w:val="none" w:sz="0" w:space="0" w:color="auto"/>
      </w:divBdr>
      <w:divsChild>
        <w:div w:id="1649935657">
          <w:marLeft w:val="0"/>
          <w:marRight w:val="0"/>
          <w:marTop w:val="0"/>
          <w:marBottom w:val="0"/>
          <w:divBdr>
            <w:top w:val="none" w:sz="0" w:space="0" w:color="auto"/>
            <w:left w:val="none" w:sz="0" w:space="0" w:color="auto"/>
            <w:bottom w:val="none" w:sz="0" w:space="0" w:color="auto"/>
            <w:right w:val="none" w:sz="0" w:space="0" w:color="auto"/>
          </w:divBdr>
          <w:divsChild>
            <w:div w:id="1552426409">
              <w:marLeft w:val="0"/>
              <w:marRight w:val="0"/>
              <w:marTop w:val="0"/>
              <w:marBottom w:val="0"/>
              <w:divBdr>
                <w:top w:val="none" w:sz="0" w:space="0" w:color="auto"/>
                <w:left w:val="none" w:sz="0" w:space="0" w:color="auto"/>
                <w:bottom w:val="none" w:sz="0" w:space="0" w:color="auto"/>
                <w:right w:val="none" w:sz="0" w:space="0" w:color="auto"/>
              </w:divBdr>
              <w:divsChild>
                <w:div w:id="964582345">
                  <w:marLeft w:val="0"/>
                  <w:marRight w:val="0"/>
                  <w:marTop w:val="0"/>
                  <w:marBottom w:val="0"/>
                  <w:divBdr>
                    <w:top w:val="none" w:sz="0" w:space="0" w:color="auto"/>
                    <w:left w:val="none" w:sz="0" w:space="0" w:color="auto"/>
                    <w:bottom w:val="none" w:sz="0" w:space="0" w:color="auto"/>
                    <w:right w:val="none" w:sz="0" w:space="0" w:color="auto"/>
                  </w:divBdr>
                  <w:divsChild>
                    <w:div w:id="146546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sace.army.mil/" TargetMode="External"/><Relationship Id="rId18" Type="http://schemas.openxmlformats.org/officeDocument/2006/relationships/hyperlink" Target="https://www.tudelft.nl/" TargetMode="External"/><Relationship Id="rId26" Type="http://schemas.openxmlformats.org/officeDocument/2006/relationships/hyperlink" Target="https://concepto.de/ser-humano/" TargetMode="External"/><Relationship Id="rId39" Type="http://schemas.openxmlformats.org/officeDocument/2006/relationships/image" Target="media/image6.jpeg"/><Relationship Id="rId21" Type="http://schemas.openxmlformats.org/officeDocument/2006/relationships/hyperlink" Target="https://www.ecured.cu/Programas" TargetMode="External"/><Relationship Id="rId34" Type="http://schemas.openxmlformats.org/officeDocument/2006/relationships/image" Target="media/image2.jpe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unesco-ihe.org/" TargetMode="External"/><Relationship Id="rId20" Type="http://schemas.openxmlformats.org/officeDocument/2006/relationships/hyperlink" Target="https://www.fyccorp.com/articulo-pruebas-de-software" TargetMode="External"/><Relationship Id="rId29" Type="http://schemas.openxmlformats.org/officeDocument/2006/relationships/diagramData" Target="diagrams/data1.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concepto.de/que-es-un-conjunto/" TargetMode="External"/><Relationship Id="rId32" Type="http://schemas.openxmlformats.org/officeDocument/2006/relationships/diagramColors" Target="diagrams/colors1.xml"/><Relationship Id="rId37" Type="http://schemas.openxmlformats.org/officeDocument/2006/relationships/oleObject" Target="embeddings/oleObject1.bin"/><Relationship Id="rId40"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s://ec.europa.eu/research/fp7/index_en.cfm" TargetMode="External"/><Relationship Id="rId23" Type="http://schemas.openxmlformats.org/officeDocument/2006/relationships/hyperlink" Target="https://www.ecured.cu/index.php?title=Instrucciones&amp;action=edit&amp;redlink=1" TargetMode="External"/><Relationship Id="rId28" Type="http://schemas.openxmlformats.org/officeDocument/2006/relationships/hyperlink" Target="https://concepto.de/problema/" TargetMode="External"/><Relationship Id="rId36"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hyperlink" Target="https://www.miami.edu/" TargetMode="External"/><Relationship Id="rId31"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rws.nl/" TargetMode="External"/><Relationship Id="rId22" Type="http://schemas.openxmlformats.org/officeDocument/2006/relationships/hyperlink" Target="https://www.ecured.cu/Aplicaciones" TargetMode="External"/><Relationship Id="rId27" Type="http://schemas.openxmlformats.org/officeDocument/2006/relationships/hyperlink" Target="https://concepto.de/objetivo/" TargetMode="External"/><Relationship Id="rId30" Type="http://schemas.openxmlformats.org/officeDocument/2006/relationships/diagramLayout" Target="diagrams/layout1.xml"/><Relationship Id="rId35" Type="http://schemas.openxmlformats.org/officeDocument/2006/relationships/image" Target="media/image3.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www.deltares.nl/" TargetMode="External"/><Relationship Id="rId25" Type="http://schemas.openxmlformats.org/officeDocument/2006/relationships/hyperlink" Target="https://concepto.de/conocimiento-cientifico/" TargetMode="External"/><Relationship Id="rId33" Type="http://schemas.microsoft.com/office/2007/relationships/diagramDrawing" Target="diagrams/drawing1.xml"/><Relationship Id="rId38" Type="http://schemas.openxmlformats.org/officeDocument/2006/relationships/image" Target="media/image5.png"/></Relationships>
</file>

<file path=word/_rels/footnotes.xml.rels><?xml version="1.0" encoding="UTF-8" standalone="yes"?>
<Relationships xmlns="http://schemas.openxmlformats.org/package/2006/relationships"><Relationship Id="rId3" Type="http://schemas.openxmlformats.org/officeDocument/2006/relationships/hyperlink" Target="https://oss.deltares.nl/web/xbeach/" TargetMode="External"/><Relationship Id="rId2" Type="http://schemas.openxmlformats.org/officeDocument/2006/relationships/hyperlink" Target="https://www.dhigroup.com/technologies/mikepoweredbydhi" TargetMode="External"/><Relationship Id="rId1" Type="http://schemas.openxmlformats.org/officeDocument/2006/relationships/hyperlink" Target="https://oss.deltares.nl/web/delft3d"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6</TotalTime>
  <Pages>34</Pages>
  <Words>11441</Words>
  <Characters>62928</Characters>
  <Application>Microsoft Office Word</Application>
  <DocSecurity>0</DocSecurity>
  <Lines>524</Lines>
  <Paragraphs>1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74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 Cabrera</dc:creator>
  <cp:lastModifiedBy>TitoCode</cp:lastModifiedBy>
  <cp:revision>118</cp:revision>
  <dcterms:created xsi:type="dcterms:W3CDTF">2024-03-29T01:24:00Z</dcterms:created>
  <dcterms:modified xsi:type="dcterms:W3CDTF">2025-01-28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yqMIT3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